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17772D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  <w:outlineLvl w:val="0"/>
          </w:pPr>
          <w:r>
            <w:t>Оглавление</w:t>
          </w:r>
        </w:p>
        <w:p w14:paraId="112B0186" w14:textId="689CEBF1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14EF2D3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326F9BD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25AB9351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13D6E3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31FBFCA7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61F395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CF4D6AD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4EAACA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98C597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4421D28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6E9B496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39E5681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338DC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6FD1F02F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4496C982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73AA41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7F60C8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3AB49B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17E31B9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43EBC4F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14A812D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021DE4A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527D6CF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607E1AE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2110F84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617B764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3116EDA5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52C252B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690865F5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5D66254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2302783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71E77B3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7AD1B6B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002CE3A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59F7D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30E8D6DA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305AA204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2AB3A03C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Evans и Richard Lyons в своей статье «Micro-Based Exchange-Rate Forecasting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таргет</w:t>
      </w:r>
      <w:r w:rsidR="00A91166">
        <w:t>ы</w:t>
      </w:r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>при добавлении новых фичей и таргетов</w:t>
      </w:r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3BED3BE5" w:rsidR="00506205" w:rsidRPr="00836CA5" w:rsidRDefault="00CE7100" w:rsidP="00506205">
      <w:pPr>
        <w:rPr>
          <w:lang w:val="en-US"/>
        </w:rPr>
      </w:pPr>
      <w:r w:rsidRPr="00CE7100">
        <w:rPr>
          <w:lang w:val="en-US"/>
        </w:rPr>
        <w:t>JupyterLab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4E040D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yi8r4wBW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4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Axe6oCur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5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QPFQiODc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1570C86A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r w:rsidRPr="00B43465">
        <w:rPr>
          <w:rStyle w:val="bash0"/>
        </w:rPr>
        <w:t>JupiterLab</w:t>
      </w:r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r w:rsidRPr="00B43465">
        <w:rPr>
          <w:rStyle w:val="bash0"/>
        </w:rPr>
        <w:t>Anaconda</w:t>
      </w:r>
      <w:r w:rsidRPr="00EA2C70">
        <w:t xml:space="preserve"> </w:t>
      </w:r>
      <w:r>
        <w:rPr>
          <w:lang w:val="en-US"/>
        </w:rPr>
        <w:fldChar w:fldCharType="begin"/>
      </w:r>
      <w:r w:rsidR="004E040D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r w:rsidRPr="00B43465">
        <w:rPr>
          <w:rStyle w:val="bash0"/>
        </w:rPr>
        <w:t>JupiterLab</w:t>
      </w:r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r w:rsidR="00D21E87" w:rsidRPr="00B43465">
        <w:rPr>
          <w:rStyle w:val="bash0"/>
        </w:rPr>
        <w:t>Jupiter Notebook</w:t>
      </w:r>
      <w:r w:rsidR="00D21E87">
        <w:t xml:space="preserve">, только с расширенными возможностями. </w:t>
      </w:r>
      <w:proofErr w:type="gramStart"/>
      <w:r w:rsidR="00D21E87" w:rsidRPr="00B43465">
        <w:rPr>
          <w:rStyle w:val="bash0"/>
        </w:rPr>
        <w:t>JupiterLab</w:t>
      </w:r>
      <w:proofErr w:type="gramEnd"/>
      <w:r w:rsidR="00D21E87">
        <w:t xml:space="preserve"> как и </w:t>
      </w:r>
      <w:r w:rsidR="00D21E87" w:rsidRPr="00B43465">
        <w:rPr>
          <w:rStyle w:val="bash0"/>
        </w:rPr>
        <w:t>Jupiter Notebook</w:t>
      </w:r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2E4E33CC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7629A6">
        <w:instrText xml:space="preserve"> ADDIN ZOTERO_ITEM CSL_CITATION {"citationID":"jBBK3RSv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7629A6" w:rsidRPr="007629A6">
        <w:rPr>
          <w:rFonts w:cs="Times New Roman"/>
        </w:rPr>
        <w:t>[15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264BD616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xX0nXvHZ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14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D2A8E1D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EOWodFT9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>Поиск и загрузка датасетов</w:t>
      </w:r>
      <w:bookmarkEnd w:id="7"/>
    </w:p>
    <w:p w14:paraId="184CC6BB" w14:textId="3BAA8B20" w:rsidR="009D1CC4" w:rsidRDefault="005E2E57" w:rsidP="005655B2">
      <w:r>
        <w:t xml:space="preserve">Датасеты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</w:t>
      </w:r>
      <w:proofErr w:type="gramStart"/>
      <w:r>
        <w:t>т.д.</w:t>
      </w:r>
      <w:proofErr w:type="gramEnd"/>
      <w:r>
        <w:t xml:space="preserve"> и обменных кусах различных валют (таргеты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>Желательно, чтобы датасеты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3803E65B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r w:rsidRPr="00353FBC">
        <w:rPr>
          <w:rStyle w:val="bash0"/>
        </w:rPr>
        <w:t>RandomForestRegressor</w:t>
      </w:r>
      <w:r>
        <w:t xml:space="preserve"> из библиотеки </w:t>
      </w:r>
      <w:r w:rsidRPr="00353FBC">
        <w:rPr>
          <w:rStyle w:val="bash0"/>
        </w:rPr>
        <w:t>Scikit-Learn</w:t>
      </w:r>
      <w:r w:rsidR="00AF0338" w:rsidRPr="00AF0338">
        <w:t xml:space="preserve"> </w:t>
      </w:r>
      <w:r w:rsidR="00AF0338">
        <w:fldChar w:fldCharType="begin"/>
      </w:r>
      <w:r w:rsidR="007629A6">
        <w:instrText xml:space="preserve"> ADDIN ZOTERO_ITEM CSL_CITATION {"citationID":"OY8wzlaO","properties":{"formattedCitation":"[18]","plainCitation":"[18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7629A6" w:rsidRPr="007629A6">
        <w:rPr>
          <w:rFonts w:cs="Times New Roman"/>
        </w:rPr>
        <w:t>[18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0D39C2AF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34FB6DA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r w:rsidR="001074F8" w:rsidRPr="001074F8">
        <w:rPr>
          <w:rStyle w:val="bash0"/>
        </w:rPr>
        <w:t>Scikit-Learn</w:t>
      </w:r>
      <w:r w:rsidR="00846B28">
        <w:t xml:space="preserve"> есть готовая функция </w:t>
      </w:r>
      <w:r w:rsidR="00846B28" w:rsidRPr="00F73F1F">
        <w:rPr>
          <w:rStyle w:val="bash0"/>
        </w:rPr>
        <w:t>TimeSeriesSplit</w:t>
      </w:r>
      <w:r w:rsidR="00846B28">
        <w:t xml:space="preserve"> </w:t>
      </w:r>
      <w:r w:rsidR="001074F8">
        <w:fldChar w:fldCharType="begin"/>
      </w:r>
      <w:r w:rsidR="007629A6">
        <w:instrText xml:space="preserve"> ADDIN ZOTERO_ITEM CSL_CITATION {"citationID":"q2kkzNct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7629A6" w:rsidRPr="007629A6">
        <w:rPr>
          <w:rFonts w:cs="Times New Roman"/>
        </w:rPr>
        <w:t>[19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r w:rsidR="00846B28" w:rsidRPr="00F73F1F">
        <w:rPr>
          <w:rStyle w:val="bash0"/>
        </w:rPr>
        <w:t>train</w:t>
      </w:r>
      <w:r w:rsidR="00846B28" w:rsidRPr="00846B28">
        <w:t xml:space="preserve"> </w:t>
      </w:r>
      <w:r w:rsidR="00846B28">
        <w:t xml:space="preserve">и </w:t>
      </w:r>
      <w:r w:rsidR="00846B28" w:rsidRPr="00F73F1F">
        <w:rPr>
          <w:rStyle w:val="bash0"/>
        </w:rPr>
        <w:t>test</w:t>
      </w:r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датасетов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датасеты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таргеты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>автоматически будут инициализированы как таргет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таргеты. Если есть русская расшифровка таргета</w:t>
      </w:r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>Процесс добавления/удаления фич и таргетов должен сводиться к добавлению или удалению датасета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816D851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  <w:r w:rsidR="00757CA8">
        <w:t>.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2DF04362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r w:rsidRPr="003A65DB">
        <w:rPr>
          <w:rStyle w:val="bash0"/>
          <w:lang w:val="en-US"/>
        </w:rPr>
        <w:t>JupyterLab</w:t>
      </w:r>
      <w:bookmarkEnd w:id="20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r w:rsidR="003A65DB" w:rsidRPr="003A65DB">
        <w:rPr>
          <w:rStyle w:val="bash0"/>
        </w:rPr>
        <w:t>Jupyter Notebook</w:t>
      </w:r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7629A6">
        <w:instrText xml:space="preserve"> ADDIN ZOTERO_ITEM CSL_CITATION {"citationID":"HyXeltgc","properties":{"formattedCitation":"[13]","plainCitation":"[13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7629A6" w:rsidRPr="007629A6">
        <w:rPr>
          <w:rFonts w:cs="Times New Roman"/>
        </w:rPr>
        <w:t>[13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DF55BC5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r w:rsidR="00296411" w:rsidRPr="006E4089">
        <w:rPr>
          <w:rStyle w:val="bash0"/>
          <w:lang w:val="en-US"/>
        </w:rPr>
        <w:t>naconda</w:t>
      </w:r>
      <w:r w:rsidR="00296411" w:rsidRPr="00296411">
        <w:t xml:space="preserve"> </w:t>
      </w:r>
      <w:r w:rsidR="00296411">
        <w:fldChar w:fldCharType="begin"/>
      </w:r>
      <w:r w:rsidR="004E040D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r w:rsidR="006E4089" w:rsidRPr="00116BD2">
        <w:rPr>
          <w:rStyle w:val="bash0"/>
        </w:rPr>
        <w:t>Anaconda</w:t>
      </w:r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r w:rsidR="003F3590" w:rsidRPr="00116BD2">
        <w:rPr>
          <w:rStyle w:val="bash0"/>
        </w:rPr>
        <w:t>Environments</w:t>
      </w:r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r w:rsidR="00460784" w:rsidRPr="00460784">
        <w:rPr>
          <w:rStyle w:val="bash0"/>
        </w:rPr>
        <w:t>Create</w:t>
      </w:r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5BD002FB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146DA9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r>
        <w:rPr>
          <w:lang w:val="en-US"/>
        </w:rPr>
        <w:t>diplom</w:t>
      </w:r>
      <w:r w:rsidRPr="00541E58">
        <w:t>_2024_</w:t>
      </w:r>
      <w:r>
        <w:rPr>
          <w:lang w:val="en-US"/>
        </w:rPr>
        <w:t>gb</w:t>
      </w:r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r w:rsidRPr="00404BD3">
        <w:rPr>
          <w:rStyle w:val="bash0"/>
        </w:rPr>
        <w:t>JupyterLab</w:t>
      </w:r>
      <w:bookmarkEnd w:id="22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>Выбор датасетов</w:t>
      </w:r>
      <w:bookmarkEnd w:id="23"/>
    </w:p>
    <w:p w14:paraId="2FB06A04" w14:textId="06E7451E" w:rsidR="000A27FE" w:rsidRDefault="000A27FE" w:rsidP="000A27FE">
      <w:r>
        <w:t xml:space="preserve">Датасеты были взяты с сайта </w:t>
      </w:r>
      <w:r>
        <w:rPr>
          <w:lang w:val="en-US"/>
        </w:rPr>
        <w:t>InvestFunds</w:t>
      </w:r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4AB67839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7629A6">
        <w:instrText xml:space="preserve"> ADDIN ZOTERO_ITEM CSL_CITATION {"citationID":"cCrajWcl","properties":{"formattedCitation":"[11]","plainCitation":"[11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7629A6" w:rsidRPr="007629A6">
        <w:rPr>
          <w:rFonts w:cs="Times New Roman"/>
        </w:rPr>
        <w:t>[11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764D755F" w:rsidR="000A0DE4" w:rsidRDefault="000A0DE4" w:rsidP="002A7435">
      <w:pPr>
        <w:spacing w:after="0"/>
        <w:ind w:left="142"/>
      </w:pPr>
      <w:r>
        <w:t>В качестве таргетов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7629A6">
        <w:instrText xml:space="preserve"> ADDIN ZOTERO_ITEM CSL_CITATION {"citationID":"27vRXbRd","properties":{"formattedCitation":"[12]","plainCitation":"[12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7629A6" w:rsidRPr="007629A6">
        <w:rPr>
          <w:rFonts w:cs="Times New Roman"/>
        </w:rPr>
        <w:t>[12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r w:rsidR="008F06C4" w:rsidRPr="00404BD3">
        <w:rPr>
          <w:rStyle w:val="bash0"/>
        </w:rPr>
        <w:t>JupyterLab</w:t>
      </w:r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r w:rsidR="00D236BD" w:rsidRPr="007E4F32">
        <w:rPr>
          <w:rStyle w:val="bash0"/>
        </w:rPr>
        <w:t>Jupiter Notebook</w:t>
      </w:r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r w:rsidR="008F06C4" w:rsidRPr="008F06C4">
        <w:rPr>
          <w:rStyle w:val="bash0"/>
        </w:rPr>
        <w:t>Notebook</w:t>
      </w:r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r w:rsidRPr="007E4F32">
        <w:rPr>
          <w:rStyle w:val="bash0"/>
        </w:rPr>
        <w:t>Jupiter Notebook</w:t>
      </w:r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r w:rsidR="00975354" w:rsidRPr="00975354">
        <w:rPr>
          <w:rStyle w:val="bash0"/>
        </w:rPr>
        <w:t>Markdown</w:t>
      </w:r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>, Matplotlib</w:t>
      </w:r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r w:rsidR="00D779F5" w:rsidRPr="00D779F5">
        <w:rPr>
          <w:rStyle w:val="bash0"/>
        </w:rPr>
        <w:t>pip</w:t>
      </w:r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matplotlib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numpy</w:t>
      </w:r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openpyxl</w:t>
      </w:r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3B0870FA" w:rsidR="00E65A01" w:rsidRDefault="00621DF2" w:rsidP="00E65A01">
      <w:r>
        <w:t>После установки пакетов</w:t>
      </w:r>
      <w:r w:rsidR="00E65A01"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4D06E9F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Импортируем необходимые библиотеки</w:t>
      </w:r>
    </w:p>
    <w:p w14:paraId="4B30730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numpy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np</w:t>
      </w:r>
    </w:p>
    <w:p w14:paraId="1CBA706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nd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</w:p>
    <w:p w14:paraId="3777A9A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plotlib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yplo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</w:p>
    <w:p w14:paraId="04B3BA38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DFBAE50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Следующая магическая команда </w:t>
      </w: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Jupyter</w:t>
      </w: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Notebook</w:t>
      </w: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нужна для того, чтобы графики</w:t>
      </w:r>
    </w:p>
    <w:p w14:paraId="3B5B2734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ображались прямо в ноутбуке, а не в отдельном окне</w:t>
      </w:r>
    </w:p>
    <w:p w14:paraId="32FBBE59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matplotlib</w:t>
      </w: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inline</w:t>
      </w:r>
    </w:p>
    <w:p w14:paraId="7EC2289B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99CBF10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Настройка более четкого отображения графиков</w:t>
      </w:r>
    </w:p>
    <w:p w14:paraId="0D5AB34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%config InlineBackend.figure_format =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svg'</w:t>
      </w:r>
    </w:p>
    <w:p w14:paraId="6B9CD5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ABF409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Уберем warnings</w:t>
      </w:r>
    </w:p>
    <w:p w14:paraId="161DD7C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</w:p>
    <w:p w14:paraId="11EB5E3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gram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ilterwarnings</w:t>
      </w:r>
      <w:proofErr w:type="gram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ignore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D8AEA1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542E9A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Настройка формата вывода чисел float</w:t>
      </w:r>
    </w:p>
    <w:p w14:paraId="130A136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set_</w:t>
      </w:r>
      <w:proofErr w:type="gramStart"/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option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gramEnd"/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display.float_format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FF"/>
          <w:kern w:val="0"/>
          <w:szCs w:val="18"/>
          <w14:ligatures w14:val="none"/>
        </w:rPr>
        <w:t>{:.2f}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orma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496C2DE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6BE627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Вычисление Z-score</w:t>
      </w:r>
    </w:p>
    <w:p w14:paraId="70D44253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scipy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stats</w:t>
      </w:r>
    </w:p>
    <w:p w14:paraId="1A0154D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4020FBD9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Алгоритм машинного обучения 'Метод случайного леса'</w:t>
      </w:r>
    </w:p>
    <w:p w14:paraId="4C6A86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gram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sklearn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ensemble</w:t>
      </w:r>
      <w:proofErr w:type="gram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andomForestRegressor</w:t>
      </w:r>
    </w:p>
    <w:p w14:paraId="2DBE7D2F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FD54D16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Пути файловой системы</w:t>
      </w:r>
    </w:p>
    <w:p w14:paraId="34FB3D1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lib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</w:t>
      </w:r>
    </w:p>
    <w:p w14:paraId="2563EEE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05CFFED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Регулярные выражения</w:t>
      </w:r>
    </w:p>
    <w:p w14:paraId="176F3992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e</w:t>
      </w:r>
    </w:p>
    <w:p w14:paraId="21005EDF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264459C5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кругление числа в большую сторону</w:t>
      </w:r>
    </w:p>
    <w:p w14:paraId="27349C5B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h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bookmarkStart w:id="31" w:name="_Ref172889049"/>
      <w:r>
        <w:t>Загрузка датасетов</w:t>
      </w:r>
      <w:bookmarkEnd w:id="30"/>
      <w:bookmarkEnd w:id="31"/>
    </w:p>
    <w:p w14:paraId="297033E5" w14:textId="7D417C91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r w:rsidRPr="00F157AC">
        <w:rPr>
          <w:rStyle w:val="bash0"/>
        </w:rPr>
        <w:t>xlsx</w:t>
      </w:r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 xml:space="preserve">, то такие </w:t>
      </w:r>
      <w:r w:rsidR="00F157AC">
        <w:lastRenderedPageBreak/>
        <w:t>данные не будут включены в итоговый дата фрейм.</w:t>
      </w:r>
      <w:r>
        <w:t xml:space="preserve"> </w:t>
      </w:r>
      <w:r w:rsidR="00F157AC">
        <w:t>В дата фрейме название столбца</w:t>
      </w:r>
      <w:r w:rsidR="00735F16">
        <w:t xml:space="preserve"> </w:t>
      </w:r>
      <w:r w:rsidR="00735F16" w:rsidRPr="00735F16">
        <w:rPr>
          <w:rStyle w:val="bash0"/>
        </w:rPr>
        <w:t>Значение</w:t>
      </w:r>
      <w:r w:rsidR="00F157AC">
        <w:t xml:space="preserve"> будет </w:t>
      </w:r>
      <w:r w:rsidR="00735F16">
        <w:t>заменено на</w:t>
      </w:r>
      <w:r w:rsidR="00F157AC">
        <w:t xml:space="preserve"> названи</w:t>
      </w:r>
      <w:r w:rsidR="00735F16">
        <w:t>е</w:t>
      </w:r>
      <w:r w:rsidR="00F157AC">
        <w:t xml:space="preserve">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E64F85" w:rsidRDefault="00D63042" w:rsidP="00D63042">
      <w:pPr>
        <w:pStyle w:val="Title"/>
        <w:rPr>
          <w:lang w:val="ru-RU"/>
        </w:rPr>
      </w:pPr>
      <w:bookmarkStart w:id="32" w:name="_Hlk172391845"/>
      <w:r w:rsidRPr="006E2661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 w:rsidRPr="006E2661">
        <w:t>Jupiter</w:t>
      </w:r>
      <w:r w:rsidRPr="00E64F85">
        <w:rPr>
          <w:lang w:val="ru-RU"/>
        </w:rPr>
        <w:t xml:space="preserve"> </w:t>
      </w:r>
      <w:r w:rsidRPr="006E2661">
        <w:t>Notebook</w:t>
      </w:r>
    </w:p>
    <w:bookmarkEnd w:id="32"/>
    <w:p w14:paraId="28A035BE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E64F85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./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тоговый датафрейм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положение файлов датасета</w:t>
      </w:r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e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proofErr w:type="gramStart"/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</w:t>
      </w:r>
      <w:proofErr w:type="gramEnd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_excel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Переименуем стобцы</w:t>
      </w:r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Значение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Нормализуем дату</w:t>
      </w:r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447BFD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47BFD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447BFD">
        <w:rPr>
          <w:rFonts w:eastAsia="Times New Roman" w:cs="Times New Roman"/>
          <w:kern w:val="0"/>
          <w:szCs w:val="21"/>
          <w14:ligatures w14:val="none"/>
        </w:rPr>
        <w:t>[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447BFD">
        <w:rPr>
          <w:rFonts w:eastAsia="Times New Roman" w:cs="Times New Roman"/>
          <w:kern w:val="0"/>
          <w:szCs w:val="21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Размерность после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тклонён, мало строк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3" w:name="_Hlk172391933"/>
      <w:r w:rsidRPr="006C2651">
        <w:rPr>
          <w:lang w:val="ru-RU"/>
        </w:rPr>
        <w:t xml:space="preserve">результат выполнения </w:t>
      </w:r>
    </w:p>
    <w:bookmarkEnd w:id="33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hf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n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eur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gbp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jp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usd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lastRenderedPageBreak/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мосбиржи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россии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россии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ртс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933F4C">
          <w:footerReference w:type="default" r:id="rId15"/>
          <w:footerReference w:type="first" r:id="rId16"/>
          <w:pgSz w:w="11906" w:h="16838"/>
          <w:pgMar w:top="1134" w:right="567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r>
        <w:lastRenderedPageBreak/>
        <w:t>результат выполнения</w:t>
      </w:r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4F2ABB85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4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4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r w:rsidRPr="00F77E1C">
        <w:rPr>
          <w:rStyle w:val="bash0"/>
        </w:rPr>
        <w:t>data_loaded</w:t>
      </w:r>
      <w:r>
        <w:t xml:space="preserve"> не был включен датасет </w:t>
      </w:r>
      <w:r w:rsidR="00B40C6F" w:rsidRPr="00B40C6F">
        <w:rPr>
          <w:rStyle w:val="bash0"/>
        </w:rPr>
        <w:t>бивалютная-корзина_rub</w:t>
      </w:r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5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5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6" w:name="_Toc172787038"/>
      <w:r w:rsidRPr="00F90BEA">
        <w:t>Посмотрим типы данных</w:t>
      </w:r>
      <w:r w:rsidR="005173B4">
        <w:t>.</w:t>
      </w:r>
      <w:bookmarkEnd w:id="36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индекс-мосбиржи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тс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7" w:name="_Toc172787039"/>
      <w:r w:rsidRPr="00F90BEA">
        <w:lastRenderedPageBreak/>
        <w:t>Посмотрим пропуски данных</w:t>
      </w:r>
      <w:r w:rsidR="005173B4">
        <w:t>.</w:t>
      </w:r>
      <w:bookmarkEnd w:id="37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мосбиржи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оссии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8" w:name="_Toc172787040"/>
      <w:r w:rsidRPr="003A06CC">
        <w:rPr>
          <w:lang w:val="ru-RU"/>
        </w:rPr>
        <w:t>Посмотри статистику по дата фрейму.</w:t>
      </w:r>
      <w:bookmarkEnd w:id="38"/>
    </w:p>
    <w:p w14:paraId="6B584735" w14:textId="4BC1A074" w:rsidR="005173B4" w:rsidRPr="00447BFD" w:rsidRDefault="005173B4" w:rsidP="005173B4">
      <w:pPr>
        <w:pStyle w:val="Title"/>
        <w:rPr>
          <w:lang w:val="ru-RU"/>
        </w:rPr>
      </w:pPr>
      <w:r w:rsidRPr="00F251DA">
        <w:rPr>
          <w:lang w:val="ru-RU"/>
        </w:rPr>
        <w:t>ячейка</w:t>
      </w:r>
      <w:r w:rsidRPr="00447BFD">
        <w:rPr>
          <w:lang w:val="ru-RU"/>
        </w:rPr>
        <w:t xml:space="preserve"> </w:t>
      </w:r>
      <w:r>
        <w:t>Jupiter</w:t>
      </w:r>
      <w:r w:rsidRPr="00447BFD">
        <w:rPr>
          <w:lang w:val="ru-RU"/>
        </w:rPr>
        <w:t xml:space="preserve"> </w:t>
      </w:r>
      <w:r>
        <w:t>Notebook</w:t>
      </w:r>
    </w:p>
    <w:p w14:paraId="7CD3F010" w14:textId="77777777" w:rsidR="005173B4" w:rsidRPr="00447BFD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47BFD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proofErr w:type="gramEnd"/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171E2D" w14:textId="77777777" w:rsidR="00A93AE6" w:rsidRPr="00447BFD" w:rsidRDefault="00A93AE6" w:rsidP="00A93AE6">
      <w:pPr>
        <w:sectPr w:rsidR="00A93AE6" w:rsidRPr="00447BFD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1A11F09A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9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9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r>
        <w:t>chf</w:t>
      </w:r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россии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r>
        <w:t>cn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eur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gbp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jp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usd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россии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мосбиржи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россии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россии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ртс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россии)']</w:t>
      </w:r>
    </w:p>
    <w:p w14:paraId="7F1C37A9" w14:textId="54916D6E" w:rsidR="00332D9F" w:rsidRPr="00DC2CE1" w:rsidRDefault="0040592B" w:rsidP="00B34273">
      <w:pPr>
        <w:pStyle w:val="2"/>
      </w:pPr>
      <w:bookmarkStart w:id="40" w:name="_Toc172787042"/>
      <w:bookmarkStart w:id="41" w:name="_Ref172890308"/>
      <w:r w:rsidRPr="0040592B">
        <w:t>Создадим словарь признаков и пояснения</w:t>
      </w:r>
      <w:bookmarkEnd w:id="40"/>
      <w:bookmarkEnd w:id="41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F933792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</w:t>
      </w:r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/таргетов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bookmarkStart w:id="42" w:name="_Hlk17289420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Индекс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bookmarkEnd w:id="42"/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3" w:name="_Toc172787043"/>
      <w:bookmarkStart w:id="44" w:name="_Ref172889521"/>
      <w:r w:rsidRPr="003901BB">
        <w:t>Визуализируем распределение числовых признаков</w:t>
      </w:r>
      <w:bookmarkEnd w:id="43"/>
      <w:bookmarkEnd w:id="44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овываем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r>
        <w:lastRenderedPageBreak/>
        <w:t>результат выполнения</w:t>
      </w:r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66F9C0A2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4A6A993A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5" w:name="_Toc172787044"/>
      <w:r w:rsidRPr="004A26C5">
        <w:t>Посмотрим какие признаки имеют выбросы</w:t>
      </w:r>
      <w:bookmarkEnd w:id="45"/>
    </w:p>
    <w:p w14:paraId="19D5715F" w14:textId="31BF1C05" w:rsidR="004A26C5" w:rsidRPr="004A26C5" w:rsidRDefault="004A26C5" w:rsidP="004A26C5">
      <w:pPr>
        <w:pStyle w:val="Title"/>
      </w:pPr>
      <w:r>
        <w:t>ячейка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сследуемый датасет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threshold_val: пороговое значение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447BFD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447BFD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[] </w:t>
      </w:r>
      <w:r w:rsidRPr="00447BFD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447BFD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числение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447BFD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&gt; </w:t>
      </w:r>
      <w:r w:rsidRPr="00447BFD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0B170343" w14:textId="77777777" w:rsidR="004A26C5" w:rsidRPr="00447BFD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447BFD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gramEnd"/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CE4DC9D" w14:textId="77777777" w:rsidR="004A26C5" w:rsidRPr="00447BFD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В столбце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proofErr w:type="gram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gramEnd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выбросов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i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i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oda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 нет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</w:p>
    <w:p w14:paraId="26CE1304" w14:textId="69A0C620" w:rsidR="004A26C5" w:rsidRPr="008D7714" w:rsidRDefault="008D7714" w:rsidP="008D7714">
      <w:pPr>
        <w:pStyle w:val="Title"/>
      </w:pPr>
      <w:r>
        <w:t>ячейка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датафрейма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outliers_list: список выбросов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индексы выбросов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gramEnd"/>
    </w:p>
    <w:p w14:paraId="26F153F8" w14:textId="64585B70" w:rsidR="003C4F64" w:rsidRPr="00874384" w:rsidRDefault="00874384" w:rsidP="00874384">
      <w:pPr>
        <w:pStyle w:val="Title"/>
      </w:pPr>
      <w:r>
        <w:t>ячейка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ведем признаки которые имеют выбросы</w:t>
      </w:r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россии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выбросов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447BFD" w:rsidRDefault="00874384" w:rsidP="00874384">
      <w:pPr>
        <w:pStyle w:val="TXT1"/>
      </w:pPr>
      <w:r w:rsidRPr="00F251DA">
        <w:rPr>
          <w:lang w:val="ru-RU"/>
        </w:rPr>
        <w:t>В</w:t>
      </w:r>
      <w:r w:rsidRPr="00447BFD">
        <w:t xml:space="preserve"> </w:t>
      </w:r>
      <w:r w:rsidRPr="00F251DA">
        <w:rPr>
          <w:lang w:val="ru-RU"/>
        </w:rPr>
        <w:t>столбце</w:t>
      </w:r>
      <w:r w:rsidRPr="00447BFD">
        <w:t xml:space="preserve"> </w:t>
      </w:r>
      <w:r w:rsidRPr="00F251DA">
        <w:rPr>
          <w:lang w:val="ru-RU"/>
        </w:rPr>
        <w:t>индекс</w:t>
      </w:r>
      <w:r w:rsidRPr="00447BFD">
        <w:t>-</w:t>
      </w:r>
      <w:r w:rsidRPr="00F251DA">
        <w:rPr>
          <w:lang w:val="ru-RU"/>
        </w:rPr>
        <w:t>мосбиржи</w:t>
      </w:r>
      <w:r w:rsidRPr="00447BFD">
        <w:t>,</w:t>
      </w:r>
    </w:p>
    <w:p w14:paraId="6EFA69AD" w14:textId="77777777" w:rsidR="00874384" w:rsidRPr="00874384" w:rsidRDefault="00874384" w:rsidP="00874384">
      <w:pPr>
        <w:pStyle w:val="TXT1"/>
      </w:pPr>
      <w:r w:rsidRPr="00447BFD">
        <w:t xml:space="preserve">3 </w:t>
      </w:r>
      <w:r w:rsidRPr="00F251DA">
        <w:rPr>
          <w:lang w:val="ru-RU"/>
        </w:rPr>
        <w:t>выбросов</w:t>
      </w:r>
      <w:r w:rsidRPr="00447BFD"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россии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выбросов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россии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выбросов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>В столбце ртс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выбросов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россии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выбросов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r w:rsidRPr="008F08F0">
        <w:rPr>
          <w:rStyle w:val="bash0"/>
        </w:rPr>
        <w:t>RandomForestRegressor</w:t>
      </w:r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6" w:name="_Toc172787045"/>
      <w:r w:rsidRPr="0007382D">
        <w:t>Создание новых признаков</w:t>
      </w:r>
      <w:bookmarkEnd w:id="46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r w:rsidRPr="0007382D">
        <w:t>ячейка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Пн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r>
        <w:lastRenderedPageBreak/>
        <w:t>результат выполнения</w:t>
      </w:r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8C42C1C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7" w:name="_Toc172787046"/>
      <w:r w:rsidRPr="008864C1">
        <w:lastRenderedPageBreak/>
        <w:t>Проверка состояния данных</w:t>
      </w:r>
      <w:bookmarkEnd w:id="47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r>
        <w:t>ячейка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df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исследуемый датафрейм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'Год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месяцев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дней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4301D0">
        <w:rPr>
          <w:rFonts w:eastAsia="Times New Roman" w:cs="Times New Roman"/>
          <w:color w:val="EE0000"/>
          <w:kern w:val="0"/>
          <w14:ligatures w14:val="none"/>
        </w:rPr>
        <w:t>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# Протестируем датасет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8" w:name="_Ref172622482"/>
      <w:bookmarkStart w:id="49" w:name="_Toc172787047"/>
      <w:r w:rsidRPr="00482917">
        <w:t>Метрика, по которой будем оценивать качество работы модели</w:t>
      </w:r>
      <w:bookmarkEnd w:id="48"/>
      <w:bookmarkEnd w:id="49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50" w:name="_Ref172740163"/>
      <w:bookmarkStart w:id="51" w:name="_Ref172740317"/>
      <w:bookmarkStart w:id="52" w:name="_Ref172476634"/>
      <w:bookmarkStart w:id="53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4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4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5" w:name="_Ref172740202"/>
      <w:bookmarkEnd w:id="50"/>
      <w:r w:rsidRPr="001A1ADF">
        <w:rPr>
          <w:rFonts w:eastAsiaTheme="minorEastAsia"/>
          <w:szCs w:val="22"/>
        </w:rPr>
        <w:t>)</w:t>
      </w:r>
      <w:bookmarkEnd w:id="51"/>
      <w:bookmarkEnd w:id="55"/>
    </w:p>
    <w:bookmarkEnd w:id="52"/>
    <w:bookmarkEnd w:id="53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r>
        <w:t>ячейка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Метрика</w:t>
      </w:r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стовые значения таргета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предсказанные значения таргета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mean()) /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6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>на train и test</w:t>
      </w:r>
      <w:bookmarkEnd w:id="56"/>
    </w:p>
    <w:p w14:paraId="59D7F9D9" w14:textId="0ED933C8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r w:rsidR="009F63AA" w:rsidRPr="008A0138">
        <w:rPr>
          <w:rStyle w:val="bash0"/>
        </w:rPr>
        <w:t>train</w:t>
      </w:r>
      <w:r w:rsidR="009F63AA" w:rsidRPr="009F63AA">
        <w:t xml:space="preserve"> </w:t>
      </w:r>
      <w:r w:rsidR="009F63AA">
        <w:t xml:space="preserve">и </w:t>
      </w:r>
      <w:r w:rsidR="009F63AA" w:rsidRPr="008A0138">
        <w:rPr>
          <w:rStyle w:val="bash0"/>
        </w:rPr>
        <w:t>test</w:t>
      </w:r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r w:rsidRPr="00755439">
        <w:rPr>
          <w:rStyle w:val="bash0"/>
        </w:rPr>
        <w:t>TimeSeriesSplit</w:t>
      </w:r>
      <w:r>
        <w:t xml:space="preserve"> из </w:t>
      </w:r>
      <w:r w:rsidR="00A50DB1">
        <w:t xml:space="preserve">библиотеки </w:t>
      </w:r>
      <w:r w:rsidR="00A50DB1" w:rsidRPr="00755439">
        <w:rPr>
          <w:rStyle w:val="bash0"/>
        </w:rPr>
        <w:t>sklearn</w:t>
      </w:r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7629A6">
        <w:instrText xml:space="preserve"> ADDIN ZOTERO_ITEM CSL_CITATION {"citationID":"jVViCEv7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7629A6" w:rsidRPr="007629A6">
        <w:rPr>
          <w:rFonts w:cs="Times New Roman"/>
        </w:rPr>
        <w:t>[19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7629A6">
        <w:instrText xml:space="preserve"> ADDIN ZOTERO_ITEM CSL_CITATION {"citationID":"yM2sjguy","properties":{"formattedCitation":"[17; 16; 10]","plainCitation":"[17; 16; 10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7629A6" w:rsidRPr="007629A6">
        <w:rPr>
          <w:rFonts w:cs="Times New Roman"/>
        </w:rPr>
        <w:t>[17; 16; 10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>(Year, Quarter, Month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м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type_split: тип разбиений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мя таргета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возвращает X_train, y_train, X_test, y_test, summary, time_point_test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Тригер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 параметра "type_split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. Корректно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447BFD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gramEnd"/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&gt;= </w:t>
      </w:r>
      <w:r w:rsidRPr="00447BFD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447BFD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A479FDA" w14:textId="77777777" w:rsidR="008A0138" w:rsidRPr="00447BFD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X_train и y_train</w:t>
      </w:r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таргет</w:t>
      </w:r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верка</w:t>
      </w:r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 данных с параметрами "start_year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, не найдём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ок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таргет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Удалим все таргеты из датасета</w:t>
      </w:r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447BFD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B3C8954" w14:textId="77777777" w:rsidR="008A0138" w:rsidRPr="00447BFD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</w:p>
    <w:p w14:paraId="1C6D204D" w14:textId="77777777" w:rsidR="008A0138" w:rsidRPr="00447BFD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7" w:name="_Toc172787049"/>
      <w:r w:rsidRPr="00C005CC">
        <w:rPr>
          <w:lang w:val="en-US"/>
        </w:rPr>
        <w:t>Функция кросс-валидации</w:t>
      </w:r>
      <w:bookmarkEnd w:id="57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r w:rsidRPr="00496AB6">
        <w:rPr>
          <w:rStyle w:val="bash0"/>
        </w:rPr>
        <w:t>train</w:t>
      </w:r>
      <w:r w:rsidRPr="00496AB6">
        <w:t xml:space="preserve"> </w:t>
      </w:r>
      <w:r>
        <w:t xml:space="preserve">данных и выполняет предсказание на </w:t>
      </w:r>
      <w:r w:rsidRPr="00044ABD">
        <w:rPr>
          <w:rStyle w:val="bash0"/>
        </w:rPr>
        <w:t>test</w:t>
      </w:r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r w:rsidR="00A855AC" w:rsidRPr="00A855AC">
        <w:rPr>
          <w:rStyle w:val="bash0"/>
        </w:rPr>
        <w:t>train</w:t>
      </w:r>
      <w:r w:rsidR="00A855AC" w:rsidRPr="00A855AC">
        <w:t xml:space="preserve"> </w:t>
      </w:r>
      <w:r w:rsidR="00A855AC">
        <w:t xml:space="preserve">и </w:t>
      </w:r>
      <w:r w:rsidR="00A855AC" w:rsidRPr="00A855AC">
        <w:rPr>
          <w:rStyle w:val="bash0"/>
        </w:rPr>
        <w:t>test</w:t>
      </w:r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r w:rsidR="00044ABD" w:rsidRPr="00044ABD">
        <w:rPr>
          <w:rStyle w:val="bash0"/>
        </w:rPr>
        <w:t>type_split</w:t>
      </w:r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таргет</w:t>
      </w:r>
      <w:r w:rsidR="00A855AC">
        <w:t>а</w:t>
      </w:r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r w:rsidR="00A855AC" w:rsidRPr="00A855AC">
        <w:rPr>
          <w:rStyle w:val="bash0"/>
        </w:rPr>
        <w:t>currency</w:t>
      </w:r>
      <w:r w:rsidR="00A855AC">
        <w:t xml:space="preserve">. Чтобы была информация о ходе процесса, данные выводятся с помощью команды </w:t>
      </w:r>
      <w:r w:rsidR="00A855AC" w:rsidRPr="00A855AC">
        <w:rPr>
          <w:rStyle w:val="bash0"/>
        </w:rPr>
        <w:t>print</w:t>
      </w:r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r w:rsidR="005C04D7" w:rsidRPr="005C04D7">
        <w:rPr>
          <w:rStyle w:val="bash0"/>
        </w:rPr>
        <w:t>cv_info</w:t>
      </w:r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8" w:name="_Hlk172798448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8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валидирует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йм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валидаций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bookmarkStart w:id="59" w:name="_Hlk17262298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9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тип кросс валидаций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60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60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валидациях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валидаций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учим модель</w:t>
      </w:r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полним предикт</w:t>
      </w:r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447BFD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447BFD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gramStart"/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gramEnd"/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{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447BFD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Ошибк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Валют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61" w:name="_Toc172787050"/>
      <w:r w:rsidRPr="00554971">
        <w:t>Создание модели и дата фрейма для хранения результатов кросс-валидации</w:t>
      </w:r>
      <w:bookmarkEnd w:id="61"/>
    </w:p>
    <w:p w14:paraId="4C0EAB95" w14:textId="75C6C655" w:rsidR="00335928" w:rsidRPr="00554971" w:rsidRDefault="00335928" w:rsidP="00335928">
      <w:r>
        <w:t xml:space="preserve">Создадим модель </w:t>
      </w:r>
      <w:r w:rsidR="00621DF2">
        <w:t>машинного обучения,</w:t>
      </w:r>
      <w:r>
        <w:t xml:space="preserve"> которая будет использоваться при кросс-валидации, а также дата </w:t>
      </w:r>
      <w:proofErr w:type="gramStart"/>
      <w:r>
        <w:t>фрейм</w:t>
      </w:r>
      <w:proofErr w:type="gramEnd"/>
      <w:r>
        <w:t xml:space="preserve">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quared_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новим список валют</w:t>
      </w:r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атафрейм статистики кросс-валидации</w:t>
      </w:r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62" w:name="_Toc172787051"/>
      <w:r w:rsidRPr="00554971">
        <w:rPr>
          <w:lang w:val="en-US"/>
        </w:rPr>
        <w:t>Кросс-валидация данных</w:t>
      </w:r>
      <w:bookmarkEnd w:id="62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r w:rsidRPr="00151ED9">
        <w:rPr>
          <w:rStyle w:val="bash0"/>
        </w:rPr>
        <w:t>mape</w:t>
      </w:r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63" w:name="_Toc172787052"/>
      <w:r w:rsidRPr="00E16D3B">
        <w:lastRenderedPageBreak/>
        <w:t>С шагом в год</w:t>
      </w:r>
      <w:bookmarkEnd w:id="63"/>
    </w:p>
    <w:p w14:paraId="6D3924EA" w14:textId="69DFEDF5" w:rsidR="00A566EF" w:rsidRPr="001D695B" w:rsidRDefault="00A566EF" w:rsidP="00A566EF">
      <w:bookmarkStart w:id="64" w:name="_Hlk172807923"/>
      <w:bookmarkStart w:id="65" w:name="_Hlk172801856"/>
      <w:r>
        <w:t>Запустим кро</w:t>
      </w:r>
      <w:r w:rsidR="001D695B">
        <w:t xml:space="preserve">сс-валидацию данных </w:t>
      </w:r>
      <w:r w:rsidR="001D695B" w:rsidRPr="00391FB2">
        <w:rPr>
          <w:rStyle w:val="bash0"/>
        </w:rPr>
        <w:t>data_loaded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="001D695B" w:rsidRPr="00391FB2">
        <w:rPr>
          <w:rStyle w:val="bash0"/>
        </w:rPr>
        <w:t>rf_model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генерить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r w:rsidR="00391FB2" w:rsidRPr="00391FB2">
        <w:rPr>
          <w:rStyle w:val="bash0"/>
        </w:rPr>
        <w:t>currency_list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r w:rsidR="00391FB2" w:rsidRPr="00391FB2">
        <w:rPr>
          <w:rStyle w:val="bash0"/>
        </w:rPr>
        <w:t>cv_info</w:t>
      </w:r>
      <w:bookmarkEnd w:id="64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5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 = 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(</w:t>
      </w:r>
      <w:bookmarkStart w:id="66" w:name="_Hlk172800272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6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currency_list, </w:t>
      </w:r>
      <w:bookmarkStart w:id="67" w:name="_Hlk172800699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7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8" w:name="_Hlk172802281"/>
      <w:r>
        <w:t>В процессе кросс-валидации выводиться информация</w:t>
      </w:r>
      <w:r w:rsidR="006F1188">
        <w:t xml:space="preserve"> для </w:t>
      </w:r>
      <w:r w:rsidR="006F1188" w:rsidRPr="006F1188">
        <w:rPr>
          <w:rStyle w:val="bash0"/>
        </w:rPr>
        <w:t>Train</w:t>
      </w:r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>рки, размерность фичей и таргетов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8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447BFD" w:rsidRDefault="00E16D3B" w:rsidP="00E16D3B">
      <w:pPr>
        <w:pStyle w:val="TXT1"/>
      </w:pPr>
      <w:bookmarkStart w:id="69" w:name="_Hlk172801289"/>
      <w:proofErr w:type="gramStart"/>
      <w:r w:rsidRPr="00E16D3B">
        <w:t>Train</w:t>
      </w:r>
      <w:bookmarkEnd w:id="69"/>
      <w:r w:rsidRPr="00447BFD">
        <w:t>(</w:t>
      </w:r>
      <w:proofErr w:type="gramEnd"/>
      <w:r w:rsidRPr="00447BFD">
        <w:t xml:space="preserve">11.05.2006-28.12.201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52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526,)), </w:t>
      </w:r>
      <w:bookmarkStart w:id="70" w:name="_Hlk172801313"/>
      <w:r w:rsidRPr="00E16D3B">
        <w:t>Test</w:t>
      </w:r>
      <w:bookmarkEnd w:id="70"/>
      <w:r w:rsidRPr="00447BFD">
        <w:t xml:space="preserve">(10.01.2013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30803D23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29 </w:t>
      </w:r>
      <w:proofErr w:type="gramStart"/>
      <w:r w:rsidRPr="00447BFD">
        <w:t xml:space="preserve">%,  </w:t>
      </w:r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42B63677" w14:textId="77777777" w:rsidR="00E16D3B" w:rsidRPr="00447BFD" w:rsidRDefault="00E16D3B" w:rsidP="00E16D3B">
      <w:pPr>
        <w:pStyle w:val="TXT1"/>
      </w:pPr>
    </w:p>
    <w:p w14:paraId="63544965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758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758,)), </w:t>
      </w:r>
      <w:r w:rsidRPr="00E16D3B">
        <w:t>Test</w:t>
      </w:r>
      <w:r w:rsidRPr="00447BFD">
        <w:t xml:space="preserve">(10.01.2014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3390A38D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8.19 </w:t>
      </w:r>
      <w:proofErr w:type="gramStart"/>
      <w:r w:rsidRPr="00447BFD">
        <w:t xml:space="preserve">%,  </w:t>
      </w:r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4EDF155D" w14:textId="77777777" w:rsidR="00E16D3B" w:rsidRPr="00447BFD" w:rsidRDefault="00E16D3B" w:rsidP="00E16D3B">
      <w:pPr>
        <w:pStyle w:val="TXT1"/>
      </w:pPr>
    </w:p>
    <w:p w14:paraId="5F437304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99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991,)), </w:t>
      </w:r>
      <w:r w:rsidRPr="00E16D3B">
        <w:t>Test</w:t>
      </w:r>
      <w:r w:rsidRPr="00447BFD">
        <w:t xml:space="preserve">(13.01.2015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1,)), </w:t>
      </w:r>
    </w:p>
    <w:p w14:paraId="39A03F50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1.26 </w:t>
      </w:r>
      <w:proofErr w:type="gramStart"/>
      <w:r w:rsidRPr="00447BFD">
        <w:t xml:space="preserve">%,  </w:t>
      </w:r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53A9B841" w14:textId="77777777" w:rsidR="00E16D3B" w:rsidRPr="00447BFD" w:rsidRDefault="00E16D3B" w:rsidP="00E16D3B">
      <w:pPr>
        <w:pStyle w:val="TXT1"/>
      </w:pPr>
    </w:p>
    <w:p w14:paraId="310E6770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2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22,)), </w:t>
      </w:r>
      <w:r w:rsidRPr="00E16D3B">
        <w:t>Test</w:t>
      </w:r>
      <w:r w:rsidRPr="00447BFD">
        <w:t xml:space="preserve">(12.01.201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10A2F4A7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8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569070A6" w14:textId="77777777" w:rsidR="00E16D3B" w:rsidRPr="00447BFD" w:rsidRDefault="00E16D3B" w:rsidP="00E16D3B">
      <w:pPr>
        <w:pStyle w:val="TXT1"/>
      </w:pPr>
    </w:p>
    <w:p w14:paraId="7E3E832B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45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454,)), </w:t>
      </w:r>
      <w:r w:rsidRPr="00E16D3B">
        <w:t>Test</w:t>
      </w:r>
      <w:r w:rsidRPr="00447BFD">
        <w:t xml:space="preserve">(10.01.2017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3F3AF3EB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8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53AC5C68" w14:textId="77777777" w:rsidR="00E16D3B" w:rsidRPr="00447BFD" w:rsidRDefault="00E16D3B" w:rsidP="00E16D3B">
      <w:pPr>
        <w:pStyle w:val="TXT1"/>
      </w:pPr>
    </w:p>
    <w:p w14:paraId="1661DA0D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68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686,)), </w:t>
      </w:r>
      <w:r w:rsidRPr="00E16D3B">
        <w:t>Test</w:t>
      </w:r>
      <w:r w:rsidRPr="00447BFD">
        <w:t xml:space="preserve">(10.01.2018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7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7,)), </w:t>
      </w:r>
    </w:p>
    <w:p w14:paraId="42F6D726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6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12A8B003" w14:textId="77777777" w:rsidR="00E16D3B" w:rsidRPr="00447BFD" w:rsidRDefault="00E16D3B" w:rsidP="00E16D3B">
      <w:pPr>
        <w:pStyle w:val="TXT1"/>
      </w:pPr>
    </w:p>
    <w:p w14:paraId="6C752972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91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913,)), </w:t>
      </w:r>
      <w:r w:rsidRPr="00E16D3B">
        <w:t>Test</w:t>
      </w:r>
      <w:r w:rsidRPr="00447BFD">
        <w:t xml:space="preserve">(10.01.2019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65C3E9C1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5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27EB8E52" w14:textId="77777777" w:rsidR="00E16D3B" w:rsidRPr="00447BFD" w:rsidRDefault="00E16D3B" w:rsidP="00E16D3B">
      <w:pPr>
        <w:pStyle w:val="TXT1"/>
      </w:pPr>
    </w:p>
    <w:p w14:paraId="12BFA746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14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145,)), </w:t>
      </w:r>
      <w:r w:rsidRPr="00E16D3B">
        <w:t>Test</w:t>
      </w:r>
      <w:r w:rsidRPr="00447BFD">
        <w:t xml:space="preserve">(10.01.2020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5,)), </w:t>
      </w:r>
    </w:p>
    <w:p w14:paraId="5D80E6D8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3.7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3524D213" w14:textId="77777777" w:rsidR="00E16D3B" w:rsidRPr="00447BFD" w:rsidRDefault="00E16D3B" w:rsidP="00E16D3B">
      <w:pPr>
        <w:pStyle w:val="TXT1"/>
      </w:pPr>
    </w:p>
    <w:p w14:paraId="609BE211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370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370,)), </w:t>
      </w:r>
      <w:r w:rsidRPr="00E16D3B">
        <w:t>Test</w:t>
      </w:r>
      <w:r w:rsidRPr="00447BFD">
        <w:t xml:space="preserve">(12.01.2021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573C84BC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lastRenderedPageBreak/>
        <w:t>Ошибка</w:t>
      </w:r>
      <w:r w:rsidRPr="00447BFD">
        <w:t xml:space="preserve">: 0.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47BD02FA" w14:textId="77777777" w:rsidR="00E16D3B" w:rsidRPr="00447BFD" w:rsidRDefault="00E16D3B" w:rsidP="00E16D3B">
      <w:pPr>
        <w:pStyle w:val="TXT1"/>
      </w:pPr>
    </w:p>
    <w:p w14:paraId="39281321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60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603,)), </w:t>
      </w:r>
      <w:r w:rsidRPr="00E16D3B">
        <w:t>Test</w:t>
      </w:r>
      <w:r w:rsidRPr="00447BFD">
        <w:t xml:space="preserve">(11.01.2022-30.12.202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1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14,)), </w:t>
      </w:r>
    </w:p>
    <w:p w14:paraId="5172987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0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hf</w:t>
      </w:r>
      <w:r w:rsidRPr="00447BFD">
        <w:t>_</w:t>
      </w:r>
      <w:r w:rsidRPr="00E16D3B">
        <w:t>rub</w:t>
      </w:r>
    </w:p>
    <w:p w14:paraId="344F6E36" w14:textId="77777777" w:rsidR="00E16D3B" w:rsidRPr="00447BFD" w:rsidRDefault="00E16D3B" w:rsidP="00E16D3B">
      <w:pPr>
        <w:pStyle w:val="TXT1"/>
      </w:pPr>
    </w:p>
    <w:p w14:paraId="6643DFD0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52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526,)), </w:t>
      </w:r>
      <w:r w:rsidRPr="00E16D3B">
        <w:t>Test</w:t>
      </w:r>
      <w:r w:rsidRPr="00447BFD">
        <w:t xml:space="preserve">(10.01.2013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54EE125E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0.1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4C4377E4" w14:textId="77777777" w:rsidR="00E16D3B" w:rsidRPr="00447BFD" w:rsidRDefault="00E16D3B" w:rsidP="00E16D3B">
      <w:pPr>
        <w:pStyle w:val="TXT1"/>
      </w:pPr>
    </w:p>
    <w:p w14:paraId="535B3434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758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758,)), </w:t>
      </w:r>
      <w:r w:rsidRPr="00E16D3B">
        <w:t>Test</w:t>
      </w:r>
      <w:r w:rsidRPr="00447BFD">
        <w:t xml:space="preserve">(10.01.2014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6CEE889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6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15FA7FDE" w14:textId="77777777" w:rsidR="00E16D3B" w:rsidRPr="00447BFD" w:rsidRDefault="00E16D3B" w:rsidP="00E16D3B">
      <w:pPr>
        <w:pStyle w:val="TXT1"/>
      </w:pPr>
    </w:p>
    <w:p w14:paraId="460822EB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99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991,)), </w:t>
      </w:r>
      <w:r w:rsidRPr="00E16D3B">
        <w:t>Test</w:t>
      </w:r>
      <w:r w:rsidRPr="00447BFD">
        <w:t xml:space="preserve">(13.01.2015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1,)), </w:t>
      </w:r>
    </w:p>
    <w:p w14:paraId="41305ED9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0.5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77B37DA0" w14:textId="77777777" w:rsidR="00E16D3B" w:rsidRPr="00447BFD" w:rsidRDefault="00E16D3B" w:rsidP="00E16D3B">
      <w:pPr>
        <w:pStyle w:val="TXT1"/>
      </w:pPr>
    </w:p>
    <w:p w14:paraId="3BE75850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2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22,)), </w:t>
      </w:r>
      <w:r w:rsidRPr="00E16D3B">
        <w:t>Test</w:t>
      </w:r>
      <w:r w:rsidRPr="00447BFD">
        <w:t xml:space="preserve">(12.01.201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3533D233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8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2013BFE7" w14:textId="77777777" w:rsidR="00E16D3B" w:rsidRPr="00447BFD" w:rsidRDefault="00E16D3B" w:rsidP="00E16D3B">
      <w:pPr>
        <w:pStyle w:val="TXT1"/>
      </w:pPr>
    </w:p>
    <w:p w14:paraId="30B5BE6F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45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454,)), </w:t>
      </w:r>
      <w:r w:rsidRPr="00E16D3B">
        <w:t>Test</w:t>
      </w:r>
      <w:r w:rsidRPr="00447BFD">
        <w:t xml:space="preserve">(10.01.2017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47578709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8.6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03E42E87" w14:textId="77777777" w:rsidR="00E16D3B" w:rsidRPr="00447BFD" w:rsidRDefault="00E16D3B" w:rsidP="00E16D3B">
      <w:pPr>
        <w:pStyle w:val="TXT1"/>
      </w:pPr>
    </w:p>
    <w:p w14:paraId="63D9A4BE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68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686,)), </w:t>
      </w:r>
      <w:r w:rsidRPr="00E16D3B">
        <w:t>Test</w:t>
      </w:r>
      <w:r w:rsidRPr="00447BFD">
        <w:t xml:space="preserve">(10.01.2018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7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7,)), </w:t>
      </w:r>
    </w:p>
    <w:p w14:paraId="2F91F39A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0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0D3B27FA" w14:textId="77777777" w:rsidR="00E16D3B" w:rsidRPr="00447BFD" w:rsidRDefault="00E16D3B" w:rsidP="00E16D3B">
      <w:pPr>
        <w:pStyle w:val="TXT1"/>
      </w:pPr>
    </w:p>
    <w:p w14:paraId="31794ACF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91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913,)), </w:t>
      </w:r>
      <w:r w:rsidRPr="00E16D3B">
        <w:t>Test</w:t>
      </w:r>
      <w:r w:rsidRPr="00447BFD">
        <w:t xml:space="preserve">(10.01.2019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1537A86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3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1343B8DB" w14:textId="77777777" w:rsidR="00E16D3B" w:rsidRPr="00447BFD" w:rsidRDefault="00E16D3B" w:rsidP="00E16D3B">
      <w:pPr>
        <w:pStyle w:val="TXT1"/>
      </w:pPr>
    </w:p>
    <w:p w14:paraId="281769B3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14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145,)), </w:t>
      </w:r>
      <w:r w:rsidRPr="00E16D3B">
        <w:t>Test</w:t>
      </w:r>
      <w:r w:rsidRPr="00447BFD">
        <w:t xml:space="preserve">(10.01.2020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5,)), </w:t>
      </w:r>
    </w:p>
    <w:p w14:paraId="253EBE16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1.9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730F2576" w14:textId="77777777" w:rsidR="00E16D3B" w:rsidRPr="00447BFD" w:rsidRDefault="00E16D3B" w:rsidP="00E16D3B">
      <w:pPr>
        <w:pStyle w:val="TXT1"/>
      </w:pPr>
    </w:p>
    <w:p w14:paraId="271D070C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370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370,)), </w:t>
      </w:r>
      <w:r w:rsidRPr="00E16D3B">
        <w:t>Test</w:t>
      </w:r>
      <w:r w:rsidRPr="00447BFD">
        <w:t xml:space="preserve">(12.01.2021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1FA40F7C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7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73F2BD65" w14:textId="77777777" w:rsidR="00E16D3B" w:rsidRPr="00447BFD" w:rsidRDefault="00E16D3B" w:rsidP="00E16D3B">
      <w:pPr>
        <w:pStyle w:val="TXT1"/>
      </w:pPr>
    </w:p>
    <w:p w14:paraId="4258B21E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60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603,)), </w:t>
      </w:r>
      <w:r w:rsidRPr="00E16D3B">
        <w:t>Test</w:t>
      </w:r>
      <w:r w:rsidRPr="00447BFD">
        <w:t xml:space="preserve">(11.01.2022-30.12.202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1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14,)), </w:t>
      </w:r>
    </w:p>
    <w:p w14:paraId="5FB60E6D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9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cny</w:t>
      </w:r>
      <w:r w:rsidRPr="00447BFD">
        <w:t>_</w:t>
      </w:r>
      <w:r w:rsidRPr="00E16D3B">
        <w:t>rub</w:t>
      </w:r>
    </w:p>
    <w:p w14:paraId="66544A28" w14:textId="77777777" w:rsidR="00E16D3B" w:rsidRPr="00447BFD" w:rsidRDefault="00E16D3B" w:rsidP="00E16D3B">
      <w:pPr>
        <w:pStyle w:val="TXT1"/>
      </w:pPr>
    </w:p>
    <w:p w14:paraId="4AADC336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52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526,)), </w:t>
      </w:r>
      <w:r w:rsidRPr="00E16D3B">
        <w:t>Test</w:t>
      </w:r>
      <w:r w:rsidRPr="00447BFD">
        <w:t xml:space="preserve">(10.01.2013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0726D0ED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0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7729D38F" w14:textId="77777777" w:rsidR="00E16D3B" w:rsidRPr="00447BFD" w:rsidRDefault="00E16D3B" w:rsidP="00E16D3B">
      <w:pPr>
        <w:pStyle w:val="TXT1"/>
      </w:pPr>
    </w:p>
    <w:p w14:paraId="1AA60F62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758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758,)), </w:t>
      </w:r>
      <w:r w:rsidRPr="00E16D3B">
        <w:t>Test</w:t>
      </w:r>
      <w:r w:rsidRPr="00447BFD">
        <w:t xml:space="preserve">(10.01.2014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6FA8F4F2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6.3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3FC9D9A8" w14:textId="77777777" w:rsidR="00E16D3B" w:rsidRPr="00447BFD" w:rsidRDefault="00E16D3B" w:rsidP="00E16D3B">
      <w:pPr>
        <w:pStyle w:val="TXT1"/>
      </w:pPr>
    </w:p>
    <w:p w14:paraId="3DAFD1AE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99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991,)), </w:t>
      </w:r>
      <w:r w:rsidRPr="00E16D3B">
        <w:t>Test</w:t>
      </w:r>
      <w:r w:rsidRPr="00447BFD">
        <w:t xml:space="preserve">(13.01.2015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1,)), </w:t>
      </w:r>
    </w:p>
    <w:p w14:paraId="1D0BDD46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1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6B3490D5" w14:textId="77777777" w:rsidR="00E16D3B" w:rsidRPr="00447BFD" w:rsidRDefault="00E16D3B" w:rsidP="00E16D3B">
      <w:pPr>
        <w:pStyle w:val="TXT1"/>
      </w:pPr>
    </w:p>
    <w:p w14:paraId="5AA52361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2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22,)), </w:t>
      </w:r>
      <w:r w:rsidRPr="00E16D3B">
        <w:t>Test</w:t>
      </w:r>
      <w:r w:rsidRPr="00447BFD">
        <w:t xml:space="preserve">(12.01.201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0C4B1E9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2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38E0BB2E" w14:textId="77777777" w:rsidR="00E16D3B" w:rsidRPr="00447BFD" w:rsidRDefault="00E16D3B" w:rsidP="00E16D3B">
      <w:pPr>
        <w:pStyle w:val="TXT1"/>
      </w:pPr>
    </w:p>
    <w:p w14:paraId="20799C05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45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454,)), </w:t>
      </w:r>
      <w:r w:rsidRPr="00E16D3B">
        <w:t>Test</w:t>
      </w:r>
      <w:r w:rsidRPr="00447BFD">
        <w:t xml:space="preserve">(10.01.2017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74632A27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1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1B551F2B" w14:textId="77777777" w:rsidR="00E16D3B" w:rsidRPr="00447BFD" w:rsidRDefault="00E16D3B" w:rsidP="00E16D3B">
      <w:pPr>
        <w:pStyle w:val="TXT1"/>
      </w:pPr>
    </w:p>
    <w:p w14:paraId="2B9977FC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68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686,)), </w:t>
      </w:r>
      <w:r w:rsidRPr="00E16D3B">
        <w:t>Test</w:t>
      </w:r>
      <w:r w:rsidRPr="00447BFD">
        <w:t xml:space="preserve">(10.01.2018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7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7,)), </w:t>
      </w:r>
    </w:p>
    <w:p w14:paraId="399CBD56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0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4D186E53" w14:textId="77777777" w:rsidR="00E16D3B" w:rsidRPr="00447BFD" w:rsidRDefault="00E16D3B" w:rsidP="00E16D3B">
      <w:pPr>
        <w:pStyle w:val="TXT1"/>
      </w:pPr>
    </w:p>
    <w:p w14:paraId="3D4D3713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91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913,)), </w:t>
      </w:r>
      <w:r w:rsidRPr="00E16D3B">
        <w:t>Test</w:t>
      </w:r>
      <w:r w:rsidRPr="00447BFD">
        <w:t xml:space="preserve">(10.01.2019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5646B456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3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71811850" w14:textId="77777777" w:rsidR="00E16D3B" w:rsidRPr="00447BFD" w:rsidRDefault="00E16D3B" w:rsidP="00E16D3B">
      <w:pPr>
        <w:pStyle w:val="TXT1"/>
      </w:pPr>
    </w:p>
    <w:p w14:paraId="008EA370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14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145,)), </w:t>
      </w:r>
      <w:r w:rsidRPr="00E16D3B">
        <w:t>Test</w:t>
      </w:r>
      <w:r w:rsidRPr="00447BFD">
        <w:t xml:space="preserve">(10.01.2020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5,)), </w:t>
      </w:r>
    </w:p>
    <w:p w14:paraId="7B20A23A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0.4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2DFC8129" w14:textId="77777777" w:rsidR="00E16D3B" w:rsidRPr="00447BFD" w:rsidRDefault="00E16D3B" w:rsidP="00E16D3B">
      <w:pPr>
        <w:pStyle w:val="TXT1"/>
      </w:pPr>
    </w:p>
    <w:p w14:paraId="4AF3CB19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370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370,)), </w:t>
      </w:r>
      <w:r w:rsidRPr="00E16D3B">
        <w:t>Test</w:t>
      </w:r>
      <w:r w:rsidRPr="00447BFD">
        <w:t xml:space="preserve">(12.01.2021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05C369AF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0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34BA0BC2" w14:textId="77777777" w:rsidR="00E16D3B" w:rsidRPr="00447BFD" w:rsidRDefault="00E16D3B" w:rsidP="00E16D3B">
      <w:pPr>
        <w:pStyle w:val="TXT1"/>
      </w:pPr>
    </w:p>
    <w:p w14:paraId="6061D942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60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603,)), </w:t>
      </w:r>
      <w:r w:rsidRPr="00E16D3B">
        <w:t>Test</w:t>
      </w:r>
      <w:r w:rsidRPr="00447BFD">
        <w:t xml:space="preserve">(11.01.2022-30.12.202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1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14,)), </w:t>
      </w:r>
    </w:p>
    <w:p w14:paraId="24D8934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5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eur</w:t>
      </w:r>
      <w:r w:rsidRPr="00447BFD">
        <w:t>_</w:t>
      </w:r>
      <w:r w:rsidRPr="00E16D3B">
        <w:t>rub</w:t>
      </w:r>
    </w:p>
    <w:p w14:paraId="23966CD3" w14:textId="77777777" w:rsidR="00E16D3B" w:rsidRPr="00447BFD" w:rsidRDefault="00E16D3B" w:rsidP="00E16D3B">
      <w:pPr>
        <w:pStyle w:val="TXT1"/>
      </w:pPr>
    </w:p>
    <w:p w14:paraId="5CD99B50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52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526,)), </w:t>
      </w:r>
      <w:r w:rsidRPr="00E16D3B">
        <w:t>Test</w:t>
      </w:r>
      <w:r w:rsidRPr="00447BFD">
        <w:t xml:space="preserve">(10.01.2013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232842E7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5A9B4E8A" w14:textId="77777777" w:rsidR="00E16D3B" w:rsidRPr="00447BFD" w:rsidRDefault="00E16D3B" w:rsidP="00E16D3B">
      <w:pPr>
        <w:pStyle w:val="TXT1"/>
      </w:pPr>
    </w:p>
    <w:p w14:paraId="1320EDEF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758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758,)), </w:t>
      </w:r>
      <w:r w:rsidRPr="00E16D3B">
        <w:t>Test</w:t>
      </w:r>
      <w:r w:rsidRPr="00447BFD">
        <w:t xml:space="preserve">(10.01.2014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7154AF9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9.7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58E0C516" w14:textId="77777777" w:rsidR="00E16D3B" w:rsidRPr="00447BFD" w:rsidRDefault="00E16D3B" w:rsidP="00E16D3B">
      <w:pPr>
        <w:pStyle w:val="TXT1"/>
      </w:pPr>
    </w:p>
    <w:p w14:paraId="41F5D4CD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99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991,)), </w:t>
      </w:r>
      <w:r w:rsidRPr="00E16D3B">
        <w:t>Test</w:t>
      </w:r>
      <w:r w:rsidRPr="00447BFD">
        <w:t xml:space="preserve">(13.01.2015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1,)), </w:t>
      </w:r>
    </w:p>
    <w:p w14:paraId="0EF1A753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9.4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67ACCF60" w14:textId="77777777" w:rsidR="00E16D3B" w:rsidRPr="00447BFD" w:rsidRDefault="00E16D3B" w:rsidP="00E16D3B">
      <w:pPr>
        <w:pStyle w:val="TXT1"/>
      </w:pPr>
    </w:p>
    <w:p w14:paraId="6B9C86DD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2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22,)), </w:t>
      </w:r>
      <w:r w:rsidRPr="00E16D3B">
        <w:t>Test</w:t>
      </w:r>
      <w:r w:rsidRPr="00447BFD">
        <w:t xml:space="preserve">(12.01.201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6EEEC930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3.0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59A92ED9" w14:textId="77777777" w:rsidR="00E16D3B" w:rsidRPr="00447BFD" w:rsidRDefault="00E16D3B" w:rsidP="00E16D3B">
      <w:pPr>
        <w:pStyle w:val="TXT1"/>
      </w:pPr>
    </w:p>
    <w:p w14:paraId="4A7710C6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45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454,)), </w:t>
      </w:r>
      <w:r w:rsidRPr="00E16D3B">
        <w:t>Test</w:t>
      </w:r>
      <w:r w:rsidRPr="00447BFD">
        <w:t xml:space="preserve">(10.01.2017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54CB62E1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4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199D419C" w14:textId="77777777" w:rsidR="00E16D3B" w:rsidRPr="00447BFD" w:rsidRDefault="00E16D3B" w:rsidP="00E16D3B">
      <w:pPr>
        <w:pStyle w:val="TXT1"/>
      </w:pPr>
    </w:p>
    <w:p w14:paraId="40EAB86A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68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686,)), </w:t>
      </w:r>
      <w:r w:rsidRPr="00E16D3B">
        <w:t>Test</w:t>
      </w:r>
      <w:r w:rsidRPr="00447BFD">
        <w:t xml:space="preserve">(10.01.2018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7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7,)), </w:t>
      </w:r>
    </w:p>
    <w:p w14:paraId="07B1A3F0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8.7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44EAD11B" w14:textId="77777777" w:rsidR="00E16D3B" w:rsidRPr="00447BFD" w:rsidRDefault="00E16D3B" w:rsidP="00E16D3B">
      <w:pPr>
        <w:pStyle w:val="TXT1"/>
      </w:pPr>
    </w:p>
    <w:p w14:paraId="7F64C502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91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913,)), </w:t>
      </w:r>
      <w:r w:rsidRPr="00E16D3B">
        <w:t>Test</w:t>
      </w:r>
      <w:r w:rsidRPr="00447BFD">
        <w:t xml:space="preserve">(10.01.2019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57E6D383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4D4D371C" w14:textId="77777777" w:rsidR="00E16D3B" w:rsidRPr="00447BFD" w:rsidRDefault="00E16D3B" w:rsidP="00E16D3B">
      <w:pPr>
        <w:pStyle w:val="TXT1"/>
      </w:pPr>
    </w:p>
    <w:p w14:paraId="264803F1" w14:textId="77777777" w:rsidR="00E16D3B" w:rsidRPr="00447BFD" w:rsidRDefault="00E16D3B" w:rsidP="00E16D3B">
      <w:pPr>
        <w:pStyle w:val="TXT1"/>
      </w:pPr>
      <w:proofErr w:type="gramStart"/>
      <w:r w:rsidRPr="00E16D3B">
        <w:lastRenderedPageBreak/>
        <w:t>Train</w:t>
      </w:r>
      <w:r w:rsidRPr="00447BFD">
        <w:t>(</w:t>
      </w:r>
      <w:proofErr w:type="gramEnd"/>
      <w:r w:rsidRPr="00447BFD">
        <w:t xml:space="preserve">11.05.2006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14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145,)), </w:t>
      </w:r>
      <w:r w:rsidRPr="00E16D3B">
        <w:t>Test</w:t>
      </w:r>
      <w:r w:rsidRPr="00447BFD">
        <w:t xml:space="preserve">(10.01.2020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5,)), </w:t>
      </w:r>
    </w:p>
    <w:p w14:paraId="33CBF511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1.7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32854FB7" w14:textId="77777777" w:rsidR="00E16D3B" w:rsidRPr="00447BFD" w:rsidRDefault="00E16D3B" w:rsidP="00E16D3B">
      <w:pPr>
        <w:pStyle w:val="TXT1"/>
      </w:pPr>
    </w:p>
    <w:p w14:paraId="3F4FDE58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370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370,)), </w:t>
      </w:r>
      <w:r w:rsidRPr="00E16D3B">
        <w:t>Test</w:t>
      </w:r>
      <w:r w:rsidRPr="00447BFD">
        <w:t xml:space="preserve">(12.01.2021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7611BF0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2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21D9EF9F" w14:textId="77777777" w:rsidR="00E16D3B" w:rsidRPr="00447BFD" w:rsidRDefault="00E16D3B" w:rsidP="00E16D3B">
      <w:pPr>
        <w:pStyle w:val="TXT1"/>
      </w:pPr>
    </w:p>
    <w:p w14:paraId="40CA6148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60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603,)), </w:t>
      </w:r>
      <w:r w:rsidRPr="00E16D3B">
        <w:t>Test</w:t>
      </w:r>
      <w:r w:rsidRPr="00447BFD">
        <w:t xml:space="preserve">(11.01.2022-30.12.202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1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14,)), </w:t>
      </w:r>
    </w:p>
    <w:p w14:paraId="2F02DBAD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3.3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gbp</w:t>
      </w:r>
      <w:r w:rsidRPr="00447BFD">
        <w:t>_</w:t>
      </w:r>
      <w:r w:rsidRPr="00E16D3B">
        <w:t>rub</w:t>
      </w:r>
    </w:p>
    <w:p w14:paraId="1BB2517E" w14:textId="77777777" w:rsidR="00E16D3B" w:rsidRPr="00447BFD" w:rsidRDefault="00E16D3B" w:rsidP="00E16D3B">
      <w:pPr>
        <w:pStyle w:val="TXT1"/>
      </w:pPr>
    </w:p>
    <w:p w14:paraId="22ED19DB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52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526,)), </w:t>
      </w:r>
      <w:r w:rsidRPr="00E16D3B">
        <w:t>Test</w:t>
      </w:r>
      <w:r w:rsidRPr="00447BFD">
        <w:t xml:space="preserve">(10.01.2013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7D059A2E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2.7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5AF8DCAE" w14:textId="77777777" w:rsidR="00E16D3B" w:rsidRPr="00447BFD" w:rsidRDefault="00E16D3B" w:rsidP="00E16D3B">
      <w:pPr>
        <w:pStyle w:val="TXT1"/>
      </w:pPr>
    </w:p>
    <w:p w14:paraId="1836F6B9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758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758,)), </w:t>
      </w:r>
      <w:r w:rsidRPr="00E16D3B">
        <w:t>Test</w:t>
      </w:r>
      <w:r w:rsidRPr="00447BFD">
        <w:t xml:space="preserve">(10.01.2014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0FA3E62F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7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1DC25DC9" w14:textId="77777777" w:rsidR="00E16D3B" w:rsidRPr="00447BFD" w:rsidRDefault="00E16D3B" w:rsidP="00E16D3B">
      <w:pPr>
        <w:pStyle w:val="TXT1"/>
      </w:pPr>
    </w:p>
    <w:p w14:paraId="4494B126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99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991,)), </w:t>
      </w:r>
      <w:r w:rsidRPr="00E16D3B">
        <w:t>Test</w:t>
      </w:r>
      <w:r w:rsidRPr="00447BFD">
        <w:t xml:space="preserve">(13.01.2015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1,)), </w:t>
      </w:r>
    </w:p>
    <w:p w14:paraId="175CE370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9.2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618DF0FD" w14:textId="77777777" w:rsidR="00E16D3B" w:rsidRPr="00447BFD" w:rsidRDefault="00E16D3B" w:rsidP="00E16D3B">
      <w:pPr>
        <w:pStyle w:val="TXT1"/>
      </w:pPr>
    </w:p>
    <w:p w14:paraId="1D6307AF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2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22,)), </w:t>
      </w:r>
      <w:r w:rsidRPr="00E16D3B">
        <w:t>Test</w:t>
      </w:r>
      <w:r w:rsidRPr="00447BFD">
        <w:t xml:space="preserve">(12.01.201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7B2A7C05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1.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27E4B58B" w14:textId="77777777" w:rsidR="00E16D3B" w:rsidRPr="00447BFD" w:rsidRDefault="00E16D3B" w:rsidP="00E16D3B">
      <w:pPr>
        <w:pStyle w:val="TXT1"/>
      </w:pPr>
    </w:p>
    <w:p w14:paraId="0C15545D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45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454,)), </w:t>
      </w:r>
      <w:r w:rsidRPr="00E16D3B">
        <w:t>Test</w:t>
      </w:r>
      <w:r w:rsidRPr="00447BFD">
        <w:t xml:space="preserve">(10.01.2017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29523679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9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52008CC2" w14:textId="77777777" w:rsidR="00E16D3B" w:rsidRPr="00447BFD" w:rsidRDefault="00E16D3B" w:rsidP="00E16D3B">
      <w:pPr>
        <w:pStyle w:val="TXT1"/>
      </w:pPr>
    </w:p>
    <w:p w14:paraId="7A24CF48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68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686,)), </w:t>
      </w:r>
      <w:r w:rsidRPr="00E16D3B">
        <w:t>Test</w:t>
      </w:r>
      <w:r w:rsidRPr="00447BFD">
        <w:t xml:space="preserve">(10.01.2018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7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7,)), </w:t>
      </w:r>
    </w:p>
    <w:p w14:paraId="7130F111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9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7D9D1960" w14:textId="77777777" w:rsidR="00E16D3B" w:rsidRPr="00447BFD" w:rsidRDefault="00E16D3B" w:rsidP="00E16D3B">
      <w:pPr>
        <w:pStyle w:val="TXT1"/>
      </w:pPr>
    </w:p>
    <w:p w14:paraId="0EE36FFD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91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913,)), </w:t>
      </w:r>
      <w:r w:rsidRPr="00E16D3B">
        <w:t>Test</w:t>
      </w:r>
      <w:r w:rsidRPr="00447BFD">
        <w:t xml:space="preserve">(10.01.2019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464BF6FB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2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6B4ECC41" w14:textId="77777777" w:rsidR="00E16D3B" w:rsidRPr="00447BFD" w:rsidRDefault="00E16D3B" w:rsidP="00E16D3B">
      <w:pPr>
        <w:pStyle w:val="TXT1"/>
      </w:pPr>
    </w:p>
    <w:p w14:paraId="48FEC7FC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14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145,)), </w:t>
      </w:r>
      <w:r w:rsidRPr="00E16D3B">
        <w:t>Test</w:t>
      </w:r>
      <w:r w:rsidRPr="00447BFD">
        <w:t xml:space="preserve">(10.01.2020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5,)), </w:t>
      </w:r>
    </w:p>
    <w:p w14:paraId="714AD773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8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5F384CDD" w14:textId="77777777" w:rsidR="00E16D3B" w:rsidRPr="00447BFD" w:rsidRDefault="00E16D3B" w:rsidP="00E16D3B">
      <w:pPr>
        <w:pStyle w:val="TXT1"/>
      </w:pPr>
    </w:p>
    <w:p w14:paraId="0DE99E51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370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370,)), </w:t>
      </w:r>
      <w:r w:rsidRPr="00E16D3B">
        <w:t>Test</w:t>
      </w:r>
      <w:r w:rsidRPr="00447BFD">
        <w:t xml:space="preserve">(12.01.2021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566B4FB5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1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6DDDBB20" w14:textId="77777777" w:rsidR="00E16D3B" w:rsidRPr="00447BFD" w:rsidRDefault="00E16D3B" w:rsidP="00E16D3B">
      <w:pPr>
        <w:pStyle w:val="TXT1"/>
      </w:pPr>
    </w:p>
    <w:p w14:paraId="6E60BBCD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60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603,)), </w:t>
      </w:r>
      <w:r w:rsidRPr="00E16D3B">
        <w:t>Test</w:t>
      </w:r>
      <w:r w:rsidRPr="00447BFD">
        <w:t xml:space="preserve">(11.01.2022-30.12.202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1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14,)), </w:t>
      </w:r>
    </w:p>
    <w:p w14:paraId="10118702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7.9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jpy</w:t>
      </w:r>
      <w:r w:rsidRPr="00447BFD">
        <w:t>_</w:t>
      </w:r>
      <w:r w:rsidRPr="00E16D3B">
        <w:t>rub</w:t>
      </w:r>
    </w:p>
    <w:p w14:paraId="0B7521FC" w14:textId="77777777" w:rsidR="00E16D3B" w:rsidRPr="00447BFD" w:rsidRDefault="00E16D3B" w:rsidP="00E16D3B">
      <w:pPr>
        <w:pStyle w:val="TXT1"/>
      </w:pPr>
    </w:p>
    <w:p w14:paraId="27A57440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52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526,)), </w:t>
      </w:r>
      <w:r w:rsidRPr="00E16D3B">
        <w:t>Test</w:t>
      </w:r>
      <w:r w:rsidRPr="00447BFD">
        <w:t xml:space="preserve">(10.01.2013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11697B77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16B25142" w14:textId="77777777" w:rsidR="00E16D3B" w:rsidRPr="00447BFD" w:rsidRDefault="00E16D3B" w:rsidP="00E16D3B">
      <w:pPr>
        <w:pStyle w:val="TXT1"/>
      </w:pPr>
    </w:p>
    <w:p w14:paraId="51E42053" w14:textId="77777777" w:rsidR="00E16D3B" w:rsidRPr="00447BFD" w:rsidRDefault="00E16D3B" w:rsidP="00E16D3B">
      <w:pPr>
        <w:pStyle w:val="TXT1"/>
      </w:pPr>
      <w:proofErr w:type="gramStart"/>
      <w:r w:rsidRPr="00E16D3B">
        <w:lastRenderedPageBreak/>
        <w:t>Train</w:t>
      </w:r>
      <w:r w:rsidRPr="00447BFD">
        <w:t>(</w:t>
      </w:r>
      <w:proofErr w:type="gramEnd"/>
      <w:r w:rsidRPr="00447BFD">
        <w:t xml:space="preserve">11.05.2006-30.12.2013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758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758,)), </w:t>
      </w:r>
      <w:r w:rsidRPr="00E16D3B">
        <w:t>Test</w:t>
      </w:r>
      <w:r w:rsidRPr="00447BFD">
        <w:t xml:space="preserve">(10.01.2014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37B8F7B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6.4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4E038F47" w14:textId="77777777" w:rsidR="00E16D3B" w:rsidRPr="00447BFD" w:rsidRDefault="00E16D3B" w:rsidP="00E16D3B">
      <w:pPr>
        <w:pStyle w:val="TXT1"/>
      </w:pPr>
    </w:p>
    <w:p w14:paraId="799C7D4B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4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199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1991,)), </w:t>
      </w:r>
      <w:r w:rsidRPr="00E16D3B">
        <w:t>Test</w:t>
      </w:r>
      <w:r w:rsidRPr="00447BFD">
        <w:t xml:space="preserve">(13.01.2015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1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1,)), </w:t>
      </w:r>
    </w:p>
    <w:p w14:paraId="037F92AC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2.0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502A7DAA" w14:textId="77777777" w:rsidR="00E16D3B" w:rsidRPr="00447BFD" w:rsidRDefault="00E16D3B" w:rsidP="00E16D3B">
      <w:pPr>
        <w:pStyle w:val="TXT1"/>
      </w:pPr>
    </w:p>
    <w:p w14:paraId="0923D0E8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5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2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22,)), </w:t>
      </w:r>
      <w:r w:rsidRPr="00E16D3B">
        <w:t>Test</w:t>
      </w:r>
      <w:r w:rsidRPr="00447BFD">
        <w:t xml:space="preserve">(12.01.201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3E120835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6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54D1AE5F" w14:textId="77777777" w:rsidR="00E16D3B" w:rsidRPr="00447BFD" w:rsidRDefault="00E16D3B" w:rsidP="00E16D3B">
      <w:pPr>
        <w:pStyle w:val="TXT1"/>
      </w:pPr>
    </w:p>
    <w:p w14:paraId="0B1B598B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6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45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454,)), </w:t>
      </w:r>
      <w:r w:rsidRPr="00E16D3B">
        <w:t>Test</w:t>
      </w:r>
      <w:r w:rsidRPr="00447BFD">
        <w:t xml:space="preserve">(10.01.2017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3346D39B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6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3F30BE4C" w14:textId="77777777" w:rsidR="00E16D3B" w:rsidRPr="00447BFD" w:rsidRDefault="00E16D3B" w:rsidP="00E16D3B">
      <w:pPr>
        <w:pStyle w:val="TXT1"/>
      </w:pPr>
    </w:p>
    <w:p w14:paraId="4C012D0B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9.12.2017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686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686,)), </w:t>
      </w:r>
      <w:r w:rsidRPr="00E16D3B">
        <w:t>Test</w:t>
      </w:r>
      <w:r w:rsidRPr="00447BFD">
        <w:t xml:space="preserve">(10.01.2018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7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7,)), </w:t>
      </w:r>
    </w:p>
    <w:p w14:paraId="6429EB1E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1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372DBBDC" w14:textId="77777777" w:rsidR="00E16D3B" w:rsidRPr="00447BFD" w:rsidRDefault="00E16D3B" w:rsidP="00E16D3B">
      <w:pPr>
        <w:pStyle w:val="TXT1"/>
      </w:pPr>
    </w:p>
    <w:p w14:paraId="708CB837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28.12.2018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91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913,)), </w:t>
      </w:r>
      <w:r w:rsidRPr="00E16D3B">
        <w:t>Test</w:t>
      </w:r>
      <w:r w:rsidRPr="00447BFD">
        <w:t xml:space="preserve">(10.01.2019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2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2,)), </w:t>
      </w:r>
    </w:p>
    <w:p w14:paraId="61841941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8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23C9B572" w14:textId="77777777" w:rsidR="00E16D3B" w:rsidRPr="00447BFD" w:rsidRDefault="00E16D3B" w:rsidP="00E16D3B">
      <w:pPr>
        <w:pStyle w:val="TXT1"/>
      </w:pPr>
    </w:p>
    <w:p w14:paraId="0C42A04C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19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14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145,)), </w:t>
      </w:r>
      <w:r w:rsidRPr="00E16D3B">
        <w:t>Test</w:t>
      </w:r>
      <w:r w:rsidRPr="00447BFD">
        <w:t xml:space="preserve">(10.01.2020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25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25,)), </w:t>
      </w:r>
    </w:p>
    <w:p w14:paraId="730C3AD4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4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3739D233" w14:textId="77777777" w:rsidR="00E16D3B" w:rsidRPr="00447BFD" w:rsidRDefault="00E16D3B" w:rsidP="00E16D3B">
      <w:pPr>
        <w:pStyle w:val="TXT1"/>
      </w:pPr>
    </w:p>
    <w:p w14:paraId="4041B9AE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0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370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370,)), </w:t>
      </w:r>
      <w:r w:rsidRPr="00E16D3B">
        <w:t>Test</w:t>
      </w:r>
      <w:r w:rsidRPr="00447BFD">
        <w:t xml:space="preserve">(12.01.2021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3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33,)), </w:t>
      </w:r>
    </w:p>
    <w:p w14:paraId="347D292B" w14:textId="77777777" w:rsidR="00E16D3B" w:rsidRPr="00447BFD" w:rsidRDefault="00E16D3B" w:rsidP="00E16D3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9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E16D3B">
        <w:t>usd</w:t>
      </w:r>
      <w:r w:rsidRPr="00447BFD">
        <w:t>_</w:t>
      </w:r>
      <w:r w:rsidRPr="00E16D3B">
        <w:t>rub</w:t>
      </w:r>
    </w:p>
    <w:p w14:paraId="40A1321C" w14:textId="77777777" w:rsidR="00E16D3B" w:rsidRPr="00447BFD" w:rsidRDefault="00E16D3B" w:rsidP="00E16D3B">
      <w:pPr>
        <w:pStyle w:val="TXT1"/>
      </w:pPr>
    </w:p>
    <w:p w14:paraId="030C2DB3" w14:textId="77777777" w:rsidR="00E16D3B" w:rsidRPr="00447BFD" w:rsidRDefault="00E16D3B" w:rsidP="00E16D3B">
      <w:pPr>
        <w:pStyle w:val="TXT1"/>
      </w:pPr>
      <w:proofErr w:type="gramStart"/>
      <w:r w:rsidRPr="00E16D3B">
        <w:t>Train</w:t>
      </w:r>
      <w:r w:rsidRPr="00447BFD">
        <w:t>(</w:t>
      </w:r>
      <w:proofErr w:type="gramEnd"/>
      <w:r w:rsidRPr="00447BFD">
        <w:t xml:space="preserve">11.05.2006-30.12.2021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3603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3603,)), </w:t>
      </w:r>
      <w:r w:rsidRPr="00E16D3B">
        <w:t>Test</w:t>
      </w:r>
      <w:r w:rsidRPr="00447BFD">
        <w:t xml:space="preserve">(11.01.2022-30.12.2022, </w:t>
      </w:r>
      <w:r w:rsidRPr="00E16D3B">
        <w:t>X</w:t>
      </w:r>
      <w:r w:rsidRPr="00447BFD">
        <w:t>.</w:t>
      </w:r>
      <w:r w:rsidRPr="00E16D3B">
        <w:t>shape</w:t>
      </w:r>
      <w:r w:rsidRPr="00447BFD">
        <w:t xml:space="preserve">(214, 14), </w:t>
      </w:r>
      <w:r w:rsidRPr="00E16D3B">
        <w:t>y</w:t>
      </w:r>
      <w:r w:rsidRPr="00447BFD">
        <w:t>.</w:t>
      </w:r>
      <w:r w:rsidRPr="00E16D3B">
        <w:t>shape</w:t>
      </w:r>
      <w:r w:rsidRPr="00447BFD"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r w:rsidRPr="00E16D3B">
        <w:t xml:space="preserve">Ошибка: 6.21 </w:t>
      </w:r>
      <w:proofErr w:type="gramStart"/>
      <w:r w:rsidRPr="00E16D3B">
        <w:t>%,  Валюта</w:t>
      </w:r>
      <w:proofErr w:type="gramEnd"/>
      <w:r w:rsidRPr="00E16D3B">
        <w:t>: usd_rub</w:t>
      </w:r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71" w:name="_Toc172787053"/>
      <w:r w:rsidRPr="002127C2">
        <w:t>С шагом в квартал</w:t>
      </w:r>
      <w:bookmarkEnd w:id="71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 = cross_validation_time_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eries(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rf_model, data_loaded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1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0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03,)), </w:t>
      </w:r>
      <w:r w:rsidRPr="002127C2">
        <w:t>Test</w:t>
      </w:r>
      <w:r w:rsidRPr="00447BFD">
        <w:t xml:space="preserve">(11.01.2022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5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5,)), </w:t>
      </w:r>
    </w:p>
    <w:p w14:paraId="0DD12A31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5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2C4C482F" w14:textId="77777777" w:rsidR="002127C2" w:rsidRPr="00447BFD" w:rsidRDefault="002127C2" w:rsidP="002127C2">
      <w:pPr>
        <w:pStyle w:val="TXT1"/>
      </w:pPr>
    </w:p>
    <w:p w14:paraId="0579F743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3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38,)), </w:t>
      </w:r>
      <w:r w:rsidRPr="002127C2">
        <w:t>Test</w:t>
      </w:r>
      <w:r w:rsidRPr="00447BFD">
        <w:t xml:space="preserve">(01.04.2022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4,)), </w:t>
      </w:r>
    </w:p>
    <w:p w14:paraId="330F840E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2.2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7549E832" w14:textId="77777777" w:rsidR="002127C2" w:rsidRPr="00447BFD" w:rsidRDefault="002127C2" w:rsidP="002127C2">
      <w:pPr>
        <w:pStyle w:val="TXT1"/>
      </w:pPr>
    </w:p>
    <w:p w14:paraId="2F5DC193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9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92,)), </w:t>
      </w:r>
      <w:r w:rsidRPr="002127C2">
        <w:t>Test</w:t>
      </w:r>
      <w:r w:rsidRPr="00447BFD">
        <w:t xml:space="preserve">(01.07.2022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4,)), </w:t>
      </w:r>
    </w:p>
    <w:p w14:paraId="3AD7DE2C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3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0673198D" w14:textId="77777777" w:rsidR="002127C2" w:rsidRPr="00447BFD" w:rsidRDefault="002127C2" w:rsidP="002127C2">
      <w:pPr>
        <w:pStyle w:val="TXT1"/>
      </w:pPr>
    </w:p>
    <w:p w14:paraId="08A7E85A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756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756,)), </w:t>
      </w:r>
      <w:r w:rsidRPr="002127C2">
        <w:t>Test</w:t>
      </w:r>
      <w:r w:rsidRPr="00447BFD">
        <w:t xml:space="preserve">(03.10.2022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1,)), </w:t>
      </w:r>
    </w:p>
    <w:p w14:paraId="2C898C07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7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33CDBF63" w14:textId="77777777" w:rsidR="002127C2" w:rsidRPr="00447BFD" w:rsidRDefault="002127C2" w:rsidP="002127C2">
      <w:pPr>
        <w:pStyle w:val="TXT1"/>
      </w:pPr>
    </w:p>
    <w:p w14:paraId="77340072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17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17,)), </w:t>
      </w:r>
      <w:r w:rsidRPr="002127C2">
        <w:t>Test</w:t>
      </w:r>
      <w:r w:rsidRPr="00447BFD">
        <w:t xml:space="preserve">(10.01.2023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2,)), </w:t>
      </w:r>
    </w:p>
    <w:p w14:paraId="2101FA32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3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63E80F7A" w14:textId="77777777" w:rsidR="002127C2" w:rsidRPr="00447BFD" w:rsidRDefault="002127C2" w:rsidP="002127C2">
      <w:pPr>
        <w:pStyle w:val="TXT1"/>
      </w:pPr>
    </w:p>
    <w:p w14:paraId="58A6A7D1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6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69,)), </w:t>
      </w:r>
      <w:r w:rsidRPr="002127C2">
        <w:t>Test</w:t>
      </w:r>
      <w:r w:rsidRPr="00447BFD">
        <w:t xml:space="preserve">(03.04.2023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9,)), </w:t>
      </w:r>
    </w:p>
    <w:p w14:paraId="0C80D75E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1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45D2EDD7" w14:textId="77777777" w:rsidR="002127C2" w:rsidRPr="00447BFD" w:rsidRDefault="002127C2" w:rsidP="002127C2">
      <w:pPr>
        <w:pStyle w:val="TXT1"/>
      </w:pPr>
    </w:p>
    <w:p w14:paraId="47FB2FE4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2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28,)), </w:t>
      </w:r>
      <w:r w:rsidRPr="002127C2">
        <w:t>Test</w:t>
      </w:r>
      <w:r w:rsidRPr="00447BFD">
        <w:t xml:space="preserve">(03.07.2023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0A690F0E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9.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7B733BA9" w14:textId="77777777" w:rsidR="002127C2" w:rsidRPr="00447BFD" w:rsidRDefault="002127C2" w:rsidP="002127C2">
      <w:pPr>
        <w:pStyle w:val="TXT1"/>
      </w:pPr>
    </w:p>
    <w:p w14:paraId="0EC4CFB6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9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91,)), </w:t>
      </w:r>
      <w:r w:rsidRPr="002127C2">
        <w:t>Test</w:t>
      </w:r>
      <w:r w:rsidRPr="00447BFD">
        <w:t xml:space="preserve">(02.10.2023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2F6142C6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6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414B6E9C" w14:textId="77777777" w:rsidR="002127C2" w:rsidRPr="00447BFD" w:rsidRDefault="002127C2" w:rsidP="002127C2">
      <w:pPr>
        <w:pStyle w:val="TXT1"/>
      </w:pPr>
    </w:p>
    <w:p w14:paraId="05DF37DC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0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054,)), </w:t>
      </w:r>
      <w:r w:rsidRPr="002127C2">
        <w:t>Test</w:t>
      </w:r>
      <w:r w:rsidRPr="00447BFD">
        <w:t xml:space="preserve">(03.01.2024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8,)), </w:t>
      </w:r>
    </w:p>
    <w:p w14:paraId="5F6E9696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3093E404" w14:textId="77777777" w:rsidR="002127C2" w:rsidRPr="00447BFD" w:rsidRDefault="002127C2" w:rsidP="002127C2">
      <w:pPr>
        <w:pStyle w:val="TXT1"/>
      </w:pPr>
    </w:p>
    <w:p w14:paraId="349F3A08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11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112,)), </w:t>
      </w:r>
      <w:r w:rsidRPr="002127C2">
        <w:t>Test</w:t>
      </w:r>
      <w:r w:rsidRPr="00447BFD">
        <w:t xml:space="preserve">(01.04.2024-28.06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0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0,)), </w:t>
      </w:r>
    </w:p>
    <w:p w14:paraId="5B8210CF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0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hf</w:t>
      </w:r>
      <w:r w:rsidRPr="00447BFD">
        <w:t>_</w:t>
      </w:r>
      <w:r w:rsidRPr="002127C2">
        <w:t>rub</w:t>
      </w:r>
    </w:p>
    <w:p w14:paraId="27CBAF1D" w14:textId="77777777" w:rsidR="002127C2" w:rsidRPr="00447BFD" w:rsidRDefault="002127C2" w:rsidP="002127C2">
      <w:pPr>
        <w:pStyle w:val="TXT1"/>
      </w:pPr>
    </w:p>
    <w:p w14:paraId="4C09C42D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1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0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03,)), </w:t>
      </w:r>
      <w:r w:rsidRPr="002127C2">
        <w:t>Test</w:t>
      </w:r>
      <w:r w:rsidRPr="00447BFD">
        <w:t xml:space="preserve">(11.01.2022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5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5,)), </w:t>
      </w:r>
    </w:p>
    <w:p w14:paraId="2DB7C79E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9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7E71C6FF" w14:textId="77777777" w:rsidR="002127C2" w:rsidRPr="00447BFD" w:rsidRDefault="002127C2" w:rsidP="002127C2">
      <w:pPr>
        <w:pStyle w:val="TXT1"/>
      </w:pPr>
    </w:p>
    <w:p w14:paraId="6DEC133A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3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38,)), </w:t>
      </w:r>
      <w:r w:rsidRPr="002127C2">
        <w:t>Test</w:t>
      </w:r>
      <w:r w:rsidRPr="00447BFD">
        <w:t xml:space="preserve">(01.04.2022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4,)), </w:t>
      </w:r>
    </w:p>
    <w:p w14:paraId="14AA9C2C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9.0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70360073" w14:textId="77777777" w:rsidR="002127C2" w:rsidRPr="00447BFD" w:rsidRDefault="002127C2" w:rsidP="002127C2">
      <w:pPr>
        <w:pStyle w:val="TXT1"/>
      </w:pPr>
    </w:p>
    <w:p w14:paraId="62BC2C0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9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92,)), </w:t>
      </w:r>
      <w:r w:rsidRPr="002127C2">
        <w:t>Test</w:t>
      </w:r>
      <w:r w:rsidRPr="00447BFD">
        <w:t xml:space="preserve">(01.07.2022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4,)), </w:t>
      </w:r>
    </w:p>
    <w:p w14:paraId="67F1998D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lastRenderedPageBreak/>
        <w:t>Ошибка</w:t>
      </w:r>
      <w:r w:rsidRPr="00447BFD">
        <w:t xml:space="preserve">: 6.0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3A9C98FB" w14:textId="77777777" w:rsidR="002127C2" w:rsidRPr="00447BFD" w:rsidRDefault="002127C2" w:rsidP="002127C2">
      <w:pPr>
        <w:pStyle w:val="TXT1"/>
      </w:pPr>
    </w:p>
    <w:p w14:paraId="24A59819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756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756,)), </w:t>
      </w:r>
      <w:r w:rsidRPr="002127C2">
        <w:t>Test</w:t>
      </w:r>
      <w:r w:rsidRPr="00447BFD">
        <w:t xml:space="preserve">(03.10.2022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1,)), </w:t>
      </w:r>
    </w:p>
    <w:p w14:paraId="7FC8B26C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8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5171D40B" w14:textId="77777777" w:rsidR="002127C2" w:rsidRPr="00447BFD" w:rsidRDefault="002127C2" w:rsidP="002127C2">
      <w:pPr>
        <w:pStyle w:val="TXT1"/>
      </w:pPr>
    </w:p>
    <w:p w14:paraId="16E078C0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17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17,)), </w:t>
      </w:r>
      <w:r w:rsidRPr="002127C2">
        <w:t>Test</w:t>
      </w:r>
      <w:r w:rsidRPr="00447BFD">
        <w:t xml:space="preserve">(10.01.2023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2,)), </w:t>
      </w:r>
    </w:p>
    <w:p w14:paraId="3C850D8E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8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5765D614" w14:textId="77777777" w:rsidR="002127C2" w:rsidRPr="00447BFD" w:rsidRDefault="002127C2" w:rsidP="002127C2">
      <w:pPr>
        <w:pStyle w:val="TXT1"/>
      </w:pPr>
    </w:p>
    <w:p w14:paraId="78D2A0C4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6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69,)), </w:t>
      </w:r>
      <w:r w:rsidRPr="002127C2">
        <w:t>Test</w:t>
      </w:r>
      <w:r w:rsidRPr="00447BFD">
        <w:t xml:space="preserve">(03.04.2023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9,)), </w:t>
      </w:r>
    </w:p>
    <w:p w14:paraId="436E87CC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8.3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025C7C0C" w14:textId="77777777" w:rsidR="002127C2" w:rsidRPr="00447BFD" w:rsidRDefault="002127C2" w:rsidP="002127C2">
      <w:pPr>
        <w:pStyle w:val="TXT1"/>
      </w:pPr>
    </w:p>
    <w:p w14:paraId="310F9128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2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28,)), </w:t>
      </w:r>
      <w:r w:rsidRPr="002127C2">
        <w:t>Test</w:t>
      </w:r>
      <w:r w:rsidRPr="00447BFD">
        <w:t xml:space="preserve">(03.07.2023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3D40793C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5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6D77CB23" w14:textId="77777777" w:rsidR="002127C2" w:rsidRPr="00447BFD" w:rsidRDefault="002127C2" w:rsidP="002127C2">
      <w:pPr>
        <w:pStyle w:val="TXT1"/>
      </w:pPr>
    </w:p>
    <w:p w14:paraId="27B8DD7A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9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91,)), </w:t>
      </w:r>
      <w:r w:rsidRPr="002127C2">
        <w:t>Test</w:t>
      </w:r>
      <w:r w:rsidRPr="00447BFD">
        <w:t xml:space="preserve">(02.10.2023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7A154A30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3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1DCC0E79" w14:textId="77777777" w:rsidR="002127C2" w:rsidRPr="00447BFD" w:rsidRDefault="002127C2" w:rsidP="002127C2">
      <w:pPr>
        <w:pStyle w:val="TXT1"/>
      </w:pPr>
    </w:p>
    <w:p w14:paraId="3853F553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0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054,)), </w:t>
      </w:r>
      <w:r w:rsidRPr="002127C2">
        <w:t>Test</w:t>
      </w:r>
      <w:r w:rsidRPr="00447BFD">
        <w:t xml:space="preserve">(03.01.2024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8,)), </w:t>
      </w:r>
    </w:p>
    <w:p w14:paraId="07F741EE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8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33A8F398" w14:textId="77777777" w:rsidR="002127C2" w:rsidRPr="00447BFD" w:rsidRDefault="002127C2" w:rsidP="002127C2">
      <w:pPr>
        <w:pStyle w:val="TXT1"/>
      </w:pPr>
    </w:p>
    <w:p w14:paraId="7395E788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11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112,)), </w:t>
      </w:r>
      <w:r w:rsidRPr="002127C2">
        <w:t>Test</w:t>
      </w:r>
      <w:r w:rsidRPr="00447BFD">
        <w:t xml:space="preserve">(01.04.2024-28.06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0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0,)), </w:t>
      </w:r>
    </w:p>
    <w:p w14:paraId="58E03A06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2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cny</w:t>
      </w:r>
      <w:r w:rsidRPr="00447BFD">
        <w:t>_</w:t>
      </w:r>
      <w:r w:rsidRPr="002127C2">
        <w:t>rub</w:t>
      </w:r>
    </w:p>
    <w:p w14:paraId="2D1EEE7E" w14:textId="77777777" w:rsidR="002127C2" w:rsidRPr="00447BFD" w:rsidRDefault="002127C2" w:rsidP="002127C2">
      <w:pPr>
        <w:pStyle w:val="TXT1"/>
      </w:pPr>
    </w:p>
    <w:p w14:paraId="16B02A59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1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0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03,)), </w:t>
      </w:r>
      <w:r w:rsidRPr="002127C2">
        <w:t>Test</w:t>
      </w:r>
      <w:r w:rsidRPr="00447BFD">
        <w:t xml:space="preserve">(11.01.2022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5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5,)), </w:t>
      </w:r>
    </w:p>
    <w:p w14:paraId="7F555240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4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07414AC1" w14:textId="77777777" w:rsidR="002127C2" w:rsidRPr="00447BFD" w:rsidRDefault="002127C2" w:rsidP="002127C2">
      <w:pPr>
        <w:pStyle w:val="TXT1"/>
      </w:pPr>
    </w:p>
    <w:p w14:paraId="6EDD77FF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3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38,)), </w:t>
      </w:r>
      <w:r w:rsidRPr="002127C2">
        <w:t>Test</w:t>
      </w:r>
      <w:r w:rsidRPr="00447BFD">
        <w:t xml:space="preserve">(01.04.2022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4,)), </w:t>
      </w:r>
    </w:p>
    <w:p w14:paraId="41516015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5.3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69DFD593" w14:textId="77777777" w:rsidR="002127C2" w:rsidRPr="00447BFD" w:rsidRDefault="002127C2" w:rsidP="002127C2">
      <w:pPr>
        <w:pStyle w:val="TXT1"/>
      </w:pPr>
    </w:p>
    <w:p w14:paraId="4B116156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9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92,)), </w:t>
      </w:r>
      <w:r w:rsidRPr="002127C2">
        <w:t>Test</w:t>
      </w:r>
      <w:r w:rsidRPr="00447BFD">
        <w:t xml:space="preserve">(01.07.2022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4,)), </w:t>
      </w:r>
    </w:p>
    <w:p w14:paraId="74D00086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1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6AB0FE2D" w14:textId="77777777" w:rsidR="002127C2" w:rsidRPr="00447BFD" w:rsidRDefault="002127C2" w:rsidP="002127C2">
      <w:pPr>
        <w:pStyle w:val="TXT1"/>
      </w:pPr>
    </w:p>
    <w:p w14:paraId="2313FAF6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756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756,)), </w:t>
      </w:r>
      <w:r w:rsidRPr="002127C2">
        <w:t>Test</w:t>
      </w:r>
      <w:r w:rsidRPr="00447BFD">
        <w:t xml:space="preserve">(03.10.2022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1,)), </w:t>
      </w:r>
    </w:p>
    <w:p w14:paraId="508F7773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2AE64694" w14:textId="77777777" w:rsidR="002127C2" w:rsidRPr="00447BFD" w:rsidRDefault="002127C2" w:rsidP="002127C2">
      <w:pPr>
        <w:pStyle w:val="TXT1"/>
      </w:pPr>
    </w:p>
    <w:p w14:paraId="5F2E6066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17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17,)), </w:t>
      </w:r>
      <w:r w:rsidRPr="002127C2">
        <w:t>Test</w:t>
      </w:r>
      <w:r w:rsidRPr="00447BFD">
        <w:t xml:space="preserve">(10.01.2023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2,)), </w:t>
      </w:r>
    </w:p>
    <w:p w14:paraId="11351195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6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3BF04384" w14:textId="77777777" w:rsidR="002127C2" w:rsidRPr="00447BFD" w:rsidRDefault="002127C2" w:rsidP="002127C2">
      <w:pPr>
        <w:pStyle w:val="TXT1"/>
      </w:pPr>
    </w:p>
    <w:p w14:paraId="0B5AF640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6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69,)), </w:t>
      </w:r>
      <w:r w:rsidRPr="002127C2">
        <w:t>Test</w:t>
      </w:r>
      <w:r w:rsidRPr="00447BFD">
        <w:t xml:space="preserve">(03.04.2023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9,)), </w:t>
      </w:r>
    </w:p>
    <w:p w14:paraId="3BA599D1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9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5B0AB2FA" w14:textId="77777777" w:rsidR="002127C2" w:rsidRPr="00447BFD" w:rsidRDefault="002127C2" w:rsidP="002127C2">
      <w:pPr>
        <w:pStyle w:val="TXT1"/>
      </w:pPr>
    </w:p>
    <w:p w14:paraId="448108AC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2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28,)), </w:t>
      </w:r>
      <w:r w:rsidRPr="002127C2">
        <w:t>Test</w:t>
      </w:r>
      <w:r w:rsidRPr="00447BFD">
        <w:t xml:space="preserve">(03.07.2023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25367EE2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9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36AE7A1F" w14:textId="77777777" w:rsidR="002127C2" w:rsidRPr="00447BFD" w:rsidRDefault="002127C2" w:rsidP="002127C2">
      <w:pPr>
        <w:pStyle w:val="TXT1"/>
      </w:pPr>
    </w:p>
    <w:p w14:paraId="5E8FBED1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9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91,)), </w:t>
      </w:r>
      <w:r w:rsidRPr="002127C2">
        <w:t>Test</w:t>
      </w:r>
      <w:r w:rsidRPr="00447BFD">
        <w:t xml:space="preserve">(02.10.2023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4B9843AC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8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2B68FEF8" w14:textId="77777777" w:rsidR="002127C2" w:rsidRPr="00447BFD" w:rsidRDefault="002127C2" w:rsidP="002127C2">
      <w:pPr>
        <w:pStyle w:val="TXT1"/>
      </w:pPr>
    </w:p>
    <w:p w14:paraId="760A2FA1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0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054,)), </w:t>
      </w:r>
      <w:r w:rsidRPr="002127C2">
        <w:t>Test</w:t>
      </w:r>
      <w:r w:rsidRPr="00447BFD">
        <w:t xml:space="preserve">(03.01.2024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8,)), </w:t>
      </w:r>
    </w:p>
    <w:p w14:paraId="7FD234E3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3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3E43DCFB" w14:textId="77777777" w:rsidR="002127C2" w:rsidRPr="00447BFD" w:rsidRDefault="002127C2" w:rsidP="002127C2">
      <w:pPr>
        <w:pStyle w:val="TXT1"/>
      </w:pPr>
    </w:p>
    <w:p w14:paraId="4C814E0B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11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112,)), </w:t>
      </w:r>
      <w:r w:rsidRPr="002127C2">
        <w:t>Test</w:t>
      </w:r>
      <w:r w:rsidRPr="00447BFD">
        <w:t xml:space="preserve">(01.04.2024-28.06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0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0,)), </w:t>
      </w:r>
    </w:p>
    <w:p w14:paraId="179BD311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2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eur</w:t>
      </w:r>
      <w:r w:rsidRPr="00447BFD">
        <w:t>_</w:t>
      </w:r>
      <w:r w:rsidRPr="002127C2">
        <w:t>rub</w:t>
      </w:r>
    </w:p>
    <w:p w14:paraId="4FFCE933" w14:textId="77777777" w:rsidR="002127C2" w:rsidRPr="00447BFD" w:rsidRDefault="002127C2" w:rsidP="002127C2">
      <w:pPr>
        <w:pStyle w:val="TXT1"/>
      </w:pPr>
    </w:p>
    <w:p w14:paraId="348B21F2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1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0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03,)), </w:t>
      </w:r>
      <w:r w:rsidRPr="002127C2">
        <w:t>Test</w:t>
      </w:r>
      <w:r w:rsidRPr="00447BFD">
        <w:t xml:space="preserve">(11.01.2022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5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5,)), </w:t>
      </w:r>
    </w:p>
    <w:p w14:paraId="58A20147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0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5A17DBC1" w14:textId="77777777" w:rsidR="002127C2" w:rsidRPr="00447BFD" w:rsidRDefault="002127C2" w:rsidP="002127C2">
      <w:pPr>
        <w:pStyle w:val="TXT1"/>
      </w:pPr>
    </w:p>
    <w:p w14:paraId="6056689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3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38,)), </w:t>
      </w:r>
      <w:r w:rsidRPr="002127C2">
        <w:t>Test</w:t>
      </w:r>
      <w:r w:rsidRPr="00447BFD">
        <w:t xml:space="preserve">(01.04.2022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4,)), </w:t>
      </w:r>
    </w:p>
    <w:p w14:paraId="6DF7046D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3.1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3871C3CE" w14:textId="77777777" w:rsidR="002127C2" w:rsidRPr="00447BFD" w:rsidRDefault="002127C2" w:rsidP="002127C2">
      <w:pPr>
        <w:pStyle w:val="TXT1"/>
      </w:pPr>
    </w:p>
    <w:p w14:paraId="7F719990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9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92,)), </w:t>
      </w:r>
      <w:r w:rsidRPr="002127C2">
        <w:t>Test</w:t>
      </w:r>
      <w:r w:rsidRPr="00447BFD">
        <w:t xml:space="preserve">(01.07.2022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4,)), </w:t>
      </w:r>
    </w:p>
    <w:p w14:paraId="441D2073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9.2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2C72AE6D" w14:textId="77777777" w:rsidR="002127C2" w:rsidRPr="00447BFD" w:rsidRDefault="002127C2" w:rsidP="002127C2">
      <w:pPr>
        <w:pStyle w:val="TXT1"/>
      </w:pPr>
    </w:p>
    <w:p w14:paraId="469A4C7C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756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756,)), </w:t>
      </w:r>
      <w:r w:rsidRPr="002127C2">
        <w:t>Test</w:t>
      </w:r>
      <w:r w:rsidRPr="00447BFD">
        <w:t xml:space="preserve">(03.10.2022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1,)), </w:t>
      </w:r>
    </w:p>
    <w:p w14:paraId="2875166D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2EEA2439" w14:textId="77777777" w:rsidR="002127C2" w:rsidRPr="00447BFD" w:rsidRDefault="002127C2" w:rsidP="002127C2">
      <w:pPr>
        <w:pStyle w:val="TXT1"/>
      </w:pPr>
    </w:p>
    <w:p w14:paraId="677C6344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17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17,)), </w:t>
      </w:r>
      <w:r w:rsidRPr="002127C2">
        <w:t>Test</w:t>
      </w:r>
      <w:r w:rsidRPr="00447BFD">
        <w:t xml:space="preserve">(10.01.2023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2,)), </w:t>
      </w:r>
    </w:p>
    <w:p w14:paraId="29F90943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7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51E515D9" w14:textId="77777777" w:rsidR="002127C2" w:rsidRPr="00447BFD" w:rsidRDefault="002127C2" w:rsidP="002127C2">
      <w:pPr>
        <w:pStyle w:val="TXT1"/>
      </w:pPr>
    </w:p>
    <w:p w14:paraId="5C83FCBF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6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69,)), </w:t>
      </w:r>
      <w:r w:rsidRPr="002127C2">
        <w:t>Test</w:t>
      </w:r>
      <w:r w:rsidRPr="00447BFD">
        <w:t xml:space="preserve">(03.04.2023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9,)), </w:t>
      </w:r>
    </w:p>
    <w:p w14:paraId="4E842033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3DD4252F" w14:textId="77777777" w:rsidR="002127C2" w:rsidRPr="00447BFD" w:rsidRDefault="002127C2" w:rsidP="002127C2">
      <w:pPr>
        <w:pStyle w:val="TXT1"/>
      </w:pPr>
    </w:p>
    <w:p w14:paraId="0EA3620E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2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28,)), </w:t>
      </w:r>
      <w:r w:rsidRPr="002127C2">
        <w:t>Test</w:t>
      </w:r>
      <w:r w:rsidRPr="00447BFD">
        <w:t xml:space="preserve">(03.07.2023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2CF56EBB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0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5EA5C5E3" w14:textId="77777777" w:rsidR="002127C2" w:rsidRPr="00447BFD" w:rsidRDefault="002127C2" w:rsidP="002127C2">
      <w:pPr>
        <w:pStyle w:val="TXT1"/>
      </w:pPr>
    </w:p>
    <w:p w14:paraId="18A57A0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9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91,)), </w:t>
      </w:r>
      <w:r w:rsidRPr="002127C2">
        <w:t>Test</w:t>
      </w:r>
      <w:r w:rsidRPr="00447BFD">
        <w:t xml:space="preserve">(02.10.2023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1F46E284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5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7D6CAD7A" w14:textId="77777777" w:rsidR="002127C2" w:rsidRPr="00447BFD" w:rsidRDefault="002127C2" w:rsidP="002127C2">
      <w:pPr>
        <w:pStyle w:val="TXT1"/>
      </w:pPr>
    </w:p>
    <w:p w14:paraId="4D48251E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0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054,)), </w:t>
      </w:r>
      <w:r w:rsidRPr="002127C2">
        <w:t>Test</w:t>
      </w:r>
      <w:r w:rsidRPr="00447BFD">
        <w:t xml:space="preserve">(03.01.2024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8,)), </w:t>
      </w:r>
    </w:p>
    <w:p w14:paraId="63C4DD38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9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126787B6" w14:textId="77777777" w:rsidR="002127C2" w:rsidRPr="00447BFD" w:rsidRDefault="002127C2" w:rsidP="002127C2">
      <w:pPr>
        <w:pStyle w:val="TXT1"/>
      </w:pPr>
    </w:p>
    <w:p w14:paraId="28CE06D8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11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112,)), </w:t>
      </w:r>
      <w:r w:rsidRPr="002127C2">
        <w:t>Test</w:t>
      </w:r>
      <w:r w:rsidRPr="00447BFD">
        <w:t xml:space="preserve">(01.04.2024-28.06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0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0,)), </w:t>
      </w:r>
    </w:p>
    <w:p w14:paraId="02E94904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2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gbp</w:t>
      </w:r>
      <w:r w:rsidRPr="00447BFD">
        <w:t>_</w:t>
      </w:r>
      <w:r w:rsidRPr="002127C2">
        <w:t>rub</w:t>
      </w:r>
    </w:p>
    <w:p w14:paraId="4AA2C8F0" w14:textId="77777777" w:rsidR="002127C2" w:rsidRPr="00447BFD" w:rsidRDefault="002127C2" w:rsidP="002127C2">
      <w:pPr>
        <w:pStyle w:val="TXT1"/>
      </w:pPr>
    </w:p>
    <w:p w14:paraId="620378A7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1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0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03,)), </w:t>
      </w:r>
      <w:r w:rsidRPr="002127C2">
        <w:t>Test</w:t>
      </w:r>
      <w:r w:rsidRPr="00447BFD">
        <w:t xml:space="preserve">(11.01.2022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5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5,)), </w:t>
      </w:r>
    </w:p>
    <w:p w14:paraId="3A388ADD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6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26342537" w14:textId="77777777" w:rsidR="002127C2" w:rsidRPr="00447BFD" w:rsidRDefault="002127C2" w:rsidP="002127C2">
      <w:pPr>
        <w:pStyle w:val="TXT1"/>
      </w:pPr>
    </w:p>
    <w:p w14:paraId="39847C28" w14:textId="77777777" w:rsidR="002127C2" w:rsidRPr="00447BFD" w:rsidRDefault="002127C2" w:rsidP="002127C2">
      <w:pPr>
        <w:pStyle w:val="TXT1"/>
      </w:pPr>
      <w:proofErr w:type="gramStart"/>
      <w:r w:rsidRPr="002127C2">
        <w:lastRenderedPageBreak/>
        <w:t>Train</w:t>
      </w:r>
      <w:r w:rsidRPr="00447BFD">
        <w:t>(</w:t>
      </w:r>
      <w:proofErr w:type="gramEnd"/>
      <w:r w:rsidRPr="00447BFD">
        <w:t xml:space="preserve">11.05.2006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3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38,)), </w:t>
      </w:r>
      <w:r w:rsidRPr="002127C2">
        <w:t>Test</w:t>
      </w:r>
      <w:r w:rsidRPr="00447BFD">
        <w:t xml:space="preserve">(01.04.2022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4,)), </w:t>
      </w:r>
    </w:p>
    <w:p w14:paraId="2A9BE7D2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7.3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3A191C3C" w14:textId="77777777" w:rsidR="002127C2" w:rsidRPr="00447BFD" w:rsidRDefault="002127C2" w:rsidP="002127C2">
      <w:pPr>
        <w:pStyle w:val="TXT1"/>
      </w:pPr>
    </w:p>
    <w:p w14:paraId="705D056E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9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92,)), </w:t>
      </w:r>
      <w:r w:rsidRPr="002127C2">
        <w:t>Test</w:t>
      </w:r>
      <w:r w:rsidRPr="00447BFD">
        <w:t xml:space="preserve">(01.07.2022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4,)), </w:t>
      </w:r>
    </w:p>
    <w:p w14:paraId="3BA652C9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8.9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76C2AC61" w14:textId="77777777" w:rsidR="002127C2" w:rsidRPr="00447BFD" w:rsidRDefault="002127C2" w:rsidP="002127C2">
      <w:pPr>
        <w:pStyle w:val="TXT1"/>
      </w:pPr>
    </w:p>
    <w:p w14:paraId="255BEA6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756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756,)), </w:t>
      </w:r>
      <w:r w:rsidRPr="002127C2">
        <w:t>Test</w:t>
      </w:r>
      <w:r w:rsidRPr="00447BFD">
        <w:t xml:space="preserve">(03.10.2022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1,)), </w:t>
      </w:r>
    </w:p>
    <w:p w14:paraId="523BE08F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2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5E22ACCF" w14:textId="77777777" w:rsidR="002127C2" w:rsidRPr="00447BFD" w:rsidRDefault="002127C2" w:rsidP="002127C2">
      <w:pPr>
        <w:pStyle w:val="TXT1"/>
      </w:pPr>
    </w:p>
    <w:p w14:paraId="734C5963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17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17,)), </w:t>
      </w:r>
      <w:r w:rsidRPr="002127C2">
        <w:t>Test</w:t>
      </w:r>
      <w:r w:rsidRPr="00447BFD">
        <w:t xml:space="preserve">(10.01.2023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2,)), </w:t>
      </w:r>
    </w:p>
    <w:p w14:paraId="530E2326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3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60675021" w14:textId="77777777" w:rsidR="002127C2" w:rsidRPr="00447BFD" w:rsidRDefault="002127C2" w:rsidP="002127C2">
      <w:pPr>
        <w:pStyle w:val="TXT1"/>
      </w:pPr>
    </w:p>
    <w:p w14:paraId="7679EE5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6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69,)), </w:t>
      </w:r>
      <w:r w:rsidRPr="002127C2">
        <w:t>Test</w:t>
      </w:r>
      <w:r w:rsidRPr="00447BFD">
        <w:t xml:space="preserve">(03.04.2023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9,)), </w:t>
      </w:r>
    </w:p>
    <w:p w14:paraId="3EB925BF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4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5FE9D565" w14:textId="77777777" w:rsidR="002127C2" w:rsidRPr="00447BFD" w:rsidRDefault="002127C2" w:rsidP="002127C2">
      <w:pPr>
        <w:pStyle w:val="TXT1"/>
      </w:pPr>
    </w:p>
    <w:p w14:paraId="28AC68B2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2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28,)), </w:t>
      </w:r>
      <w:r w:rsidRPr="002127C2">
        <w:t>Test</w:t>
      </w:r>
      <w:r w:rsidRPr="00447BFD">
        <w:t xml:space="preserve">(03.07.2023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793948CE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0.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25AB065E" w14:textId="77777777" w:rsidR="002127C2" w:rsidRPr="00447BFD" w:rsidRDefault="002127C2" w:rsidP="002127C2">
      <w:pPr>
        <w:pStyle w:val="TXT1"/>
      </w:pPr>
    </w:p>
    <w:p w14:paraId="2D1FFD9F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9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91,)), </w:t>
      </w:r>
      <w:r w:rsidRPr="002127C2">
        <w:t>Test</w:t>
      </w:r>
      <w:r w:rsidRPr="00447BFD">
        <w:t xml:space="preserve">(02.10.2023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3F517C73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1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342030C1" w14:textId="77777777" w:rsidR="002127C2" w:rsidRPr="00447BFD" w:rsidRDefault="002127C2" w:rsidP="002127C2">
      <w:pPr>
        <w:pStyle w:val="TXT1"/>
      </w:pPr>
    </w:p>
    <w:p w14:paraId="51FB21F2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0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054,)), </w:t>
      </w:r>
      <w:r w:rsidRPr="002127C2">
        <w:t>Test</w:t>
      </w:r>
      <w:r w:rsidRPr="00447BFD">
        <w:t xml:space="preserve">(03.01.2024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8,)), </w:t>
      </w:r>
    </w:p>
    <w:p w14:paraId="2A5225D8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0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2C829CA5" w14:textId="77777777" w:rsidR="002127C2" w:rsidRPr="00447BFD" w:rsidRDefault="002127C2" w:rsidP="002127C2">
      <w:pPr>
        <w:pStyle w:val="TXT1"/>
      </w:pPr>
    </w:p>
    <w:p w14:paraId="29C0433B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11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112,)), </w:t>
      </w:r>
      <w:r w:rsidRPr="002127C2">
        <w:t>Test</w:t>
      </w:r>
      <w:r w:rsidRPr="00447BFD">
        <w:t xml:space="preserve">(01.04.2024-28.06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0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0,)), </w:t>
      </w:r>
    </w:p>
    <w:p w14:paraId="4FDFE761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8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jpy</w:t>
      </w:r>
      <w:r w:rsidRPr="00447BFD">
        <w:t>_</w:t>
      </w:r>
      <w:r w:rsidRPr="002127C2">
        <w:t>rub</w:t>
      </w:r>
    </w:p>
    <w:p w14:paraId="5BBC4FE0" w14:textId="77777777" w:rsidR="002127C2" w:rsidRPr="00447BFD" w:rsidRDefault="002127C2" w:rsidP="002127C2">
      <w:pPr>
        <w:pStyle w:val="TXT1"/>
      </w:pPr>
    </w:p>
    <w:p w14:paraId="625123D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1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0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03,)), </w:t>
      </w:r>
      <w:r w:rsidRPr="002127C2">
        <w:t>Test</w:t>
      </w:r>
      <w:r w:rsidRPr="00447BFD">
        <w:t xml:space="preserve">(11.01.2022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5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5,)), </w:t>
      </w:r>
    </w:p>
    <w:p w14:paraId="5DD88BF4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0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577DE6DB" w14:textId="77777777" w:rsidR="002127C2" w:rsidRPr="00447BFD" w:rsidRDefault="002127C2" w:rsidP="002127C2">
      <w:pPr>
        <w:pStyle w:val="TXT1"/>
      </w:pPr>
    </w:p>
    <w:p w14:paraId="140E49E3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1.03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3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38,)), </w:t>
      </w:r>
      <w:r w:rsidRPr="002127C2">
        <w:t>Test</w:t>
      </w:r>
      <w:r w:rsidRPr="00447BFD">
        <w:t xml:space="preserve">(01.04.2022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4,)), </w:t>
      </w:r>
    </w:p>
    <w:p w14:paraId="03353347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5.8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2AFCEBE8" w14:textId="77777777" w:rsidR="002127C2" w:rsidRPr="00447BFD" w:rsidRDefault="002127C2" w:rsidP="002127C2">
      <w:pPr>
        <w:pStyle w:val="TXT1"/>
      </w:pPr>
    </w:p>
    <w:p w14:paraId="43F2F734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69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692,)), </w:t>
      </w:r>
      <w:r w:rsidRPr="002127C2">
        <w:t>Test</w:t>
      </w:r>
      <w:r w:rsidRPr="00447BFD">
        <w:t xml:space="preserve">(01.07.2022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4,)), </w:t>
      </w:r>
    </w:p>
    <w:p w14:paraId="5B026127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2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0555F827" w14:textId="77777777" w:rsidR="002127C2" w:rsidRPr="00447BFD" w:rsidRDefault="002127C2" w:rsidP="002127C2">
      <w:pPr>
        <w:pStyle w:val="TXT1"/>
      </w:pPr>
    </w:p>
    <w:p w14:paraId="4E1DA19F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9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756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756,)), </w:t>
      </w:r>
      <w:r w:rsidRPr="002127C2">
        <w:t>Test</w:t>
      </w:r>
      <w:r w:rsidRPr="00447BFD">
        <w:t xml:space="preserve">(03.10.2022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1,)), </w:t>
      </w:r>
    </w:p>
    <w:p w14:paraId="61CE261A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0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3C98AF61" w14:textId="77777777" w:rsidR="002127C2" w:rsidRPr="00447BFD" w:rsidRDefault="002127C2" w:rsidP="002127C2">
      <w:pPr>
        <w:pStyle w:val="TXT1"/>
      </w:pPr>
    </w:p>
    <w:p w14:paraId="488CE059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17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17,)), </w:t>
      </w:r>
      <w:r w:rsidRPr="002127C2">
        <w:t>Test</w:t>
      </w:r>
      <w:r w:rsidRPr="00447BFD">
        <w:t xml:space="preserve">(10.01.2023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2,)), </w:t>
      </w:r>
    </w:p>
    <w:p w14:paraId="5F879471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8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6F569248" w14:textId="77777777" w:rsidR="002127C2" w:rsidRPr="00447BFD" w:rsidRDefault="002127C2" w:rsidP="002127C2">
      <w:pPr>
        <w:pStyle w:val="TXT1"/>
      </w:pPr>
    </w:p>
    <w:p w14:paraId="6736CF30" w14:textId="77777777" w:rsidR="002127C2" w:rsidRPr="00447BFD" w:rsidRDefault="002127C2" w:rsidP="002127C2">
      <w:pPr>
        <w:pStyle w:val="TXT1"/>
      </w:pPr>
      <w:proofErr w:type="gramStart"/>
      <w:r w:rsidRPr="002127C2">
        <w:lastRenderedPageBreak/>
        <w:t>Train</w:t>
      </w:r>
      <w:r w:rsidRPr="00447BFD">
        <w:t>(</w:t>
      </w:r>
      <w:proofErr w:type="gramEnd"/>
      <w:r w:rsidRPr="00447BFD">
        <w:t xml:space="preserve">11.05.2006-31.03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86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869,)), </w:t>
      </w:r>
      <w:r w:rsidRPr="002127C2">
        <w:t>Test</w:t>
      </w:r>
      <w:r w:rsidRPr="00447BFD">
        <w:t xml:space="preserve">(03.04.2023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9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9,)), </w:t>
      </w:r>
    </w:p>
    <w:p w14:paraId="3CB7482B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6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5E586A64" w14:textId="77777777" w:rsidR="002127C2" w:rsidRPr="00447BFD" w:rsidRDefault="002127C2" w:rsidP="002127C2">
      <w:pPr>
        <w:pStyle w:val="TXT1"/>
      </w:pPr>
    </w:p>
    <w:p w14:paraId="00F67731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2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28,)), </w:t>
      </w:r>
      <w:r w:rsidRPr="002127C2">
        <w:t>Test</w:t>
      </w:r>
      <w:r w:rsidRPr="00447BFD">
        <w:t xml:space="preserve">(03.07.2023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0A4745C1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6.1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6B4BC45E" w14:textId="77777777" w:rsidR="002127C2" w:rsidRPr="00447BFD" w:rsidRDefault="002127C2" w:rsidP="002127C2">
      <w:pPr>
        <w:pStyle w:val="TXT1"/>
      </w:pPr>
    </w:p>
    <w:p w14:paraId="54B94BE3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3991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3991,)), </w:t>
      </w:r>
      <w:r w:rsidRPr="002127C2">
        <w:t>Test</w:t>
      </w:r>
      <w:r w:rsidRPr="00447BFD">
        <w:t xml:space="preserve">(02.10.2023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3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3,)), </w:t>
      </w:r>
    </w:p>
    <w:p w14:paraId="63A11DC0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3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36FF4A3C" w14:textId="77777777" w:rsidR="002127C2" w:rsidRPr="00447BFD" w:rsidRDefault="002127C2" w:rsidP="002127C2">
      <w:pPr>
        <w:pStyle w:val="TXT1"/>
      </w:pPr>
    </w:p>
    <w:p w14:paraId="7ACFA07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9.12.2023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054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054,)), </w:t>
      </w:r>
      <w:r w:rsidRPr="002127C2">
        <w:t>Test</w:t>
      </w:r>
      <w:r w:rsidRPr="00447BFD">
        <w:t xml:space="preserve">(03.01.2024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58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58,)), </w:t>
      </w:r>
    </w:p>
    <w:p w14:paraId="0A4B9F58" w14:textId="77777777" w:rsidR="002127C2" w:rsidRPr="00447BFD" w:rsidRDefault="002127C2" w:rsidP="002127C2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5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127C2">
        <w:t>usd</w:t>
      </w:r>
      <w:r w:rsidRPr="00447BFD">
        <w:t>_</w:t>
      </w:r>
      <w:r w:rsidRPr="002127C2">
        <w:t>rub</w:t>
      </w:r>
    </w:p>
    <w:p w14:paraId="122CA9BF" w14:textId="77777777" w:rsidR="002127C2" w:rsidRPr="00447BFD" w:rsidRDefault="002127C2" w:rsidP="002127C2">
      <w:pPr>
        <w:pStyle w:val="TXT1"/>
      </w:pPr>
    </w:p>
    <w:p w14:paraId="5678AF65" w14:textId="77777777" w:rsidR="002127C2" w:rsidRPr="00447BFD" w:rsidRDefault="002127C2" w:rsidP="002127C2">
      <w:pPr>
        <w:pStyle w:val="TXT1"/>
      </w:pPr>
      <w:proofErr w:type="gramStart"/>
      <w:r w:rsidRPr="002127C2">
        <w:t>Train</w:t>
      </w:r>
      <w:r w:rsidRPr="00447BFD">
        <w:t>(</w:t>
      </w:r>
      <w:proofErr w:type="gramEnd"/>
      <w:r w:rsidRPr="00447BFD">
        <w:t xml:space="preserve">11.05.2006-28.03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4112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4112,)), </w:t>
      </w:r>
      <w:r w:rsidRPr="002127C2">
        <w:t>Test</w:t>
      </w:r>
      <w:r w:rsidRPr="00447BFD">
        <w:t xml:space="preserve">(01.04.2024-28.06.2024, </w:t>
      </w:r>
      <w:r w:rsidRPr="002127C2">
        <w:t>X</w:t>
      </w:r>
      <w:r w:rsidRPr="00447BFD">
        <w:t>.</w:t>
      </w:r>
      <w:r w:rsidRPr="002127C2">
        <w:t>shape</w:t>
      </w:r>
      <w:r w:rsidRPr="00447BFD">
        <w:t xml:space="preserve">(60, 14), </w:t>
      </w:r>
      <w:r w:rsidRPr="002127C2">
        <w:t>y</w:t>
      </w:r>
      <w:r w:rsidRPr="00447BFD">
        <w:t>.</w:t>
      </w:r>
      <w:r w:rsidRPr="002127C2">
        <w:t>shape</w:t>
      </w:r>
      <w:r w:rsidRPr="00447BFD"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r w:rsidRPr="002127C2">
        <w:t xml:space="preserve">Ошибка: 1.79 </w:t>
      </w:r>
      <w:proofErr w:type="gramStart"/>
      <w:r w:rsidRPr="002127C2">
        <w:t>%,  Валюта</w:t>
      </w:r>
      <w:proofErr w:type="gramEnd"/>
      <w:r w:rsidRPr="002127C2">
        <w:t>: usd_rub</w:t>
      </w:r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72" w:name="_Toc172787054"/>
      <w:r w:rsidRPr="002F7B08">
        <w:t>С шагом в месяц</w:t>
      </w:r>
      <w:bookmarkEnd w:id="72"/>
    </w:p>
    <w:p w14:paraId="41DFFEF5" w14:textId="2FC1251D" w:rsidR="00674865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 = 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(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rf_model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17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17,)), </w:t>
      </w:r>
      <w:r w:rsidRPr="002F7B08">
        <w:t>Test</w:t>
      </w:r>
      <w:r w:rsidRPr="00447BFD">
        <w:t xml:space="preserve">(10.01.2023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5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5,)), </w:t>
      </w:r>
    </w:p>
    <w:p w14:paraId="3C2B5BC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3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666CB5BC" w14:textId="77777777" w:rsidR="002F7B08" w:rsidRPr="00447BFD" w:rsidRDefault="002F7B08" w:rsidP="002F7B08">
      <w:pPr>
        <w:pStyle w:val="TXT1"/>
      </w:pPr>
    </w:p>
    <w:p w14:paraId="7384E255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3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32,)), </w:t>
      </w:r>
      <w:r w:rsidRPr="002F7B08">
        <w:t>Test</w:t>
      </w:r>
      <w:r w:rsidRPr="00447BFD">
        <w:t xml:space="preserve">(01.02.2023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6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6,)), </w:t>
      </w:r>
    </w:p>
    <w:p w14:paraId="4BEBCC71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4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300EE4BE" w14:textId="77777777" w:rsidR="002F7B08" w:rsidRPr="00447BFD" w:rsidRDefault="002F7B08" w:rsidP="002F7B08">
      <w:pPr>
        <w:pStyle w:val="TXT1"/>
      </w:pPr>
    </w:p>
    <w:p w14:paraId="466A10C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48,)), </w:t>
      </w:r>
      <w:r w:rsidRPr="002F7B08">
        <w:t>Test</w:t>
      </w:r>
      <w:r w:rsidRPr="00447BFD">
        <w:t xml:space="preserve">(01.03.2023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1,)), </w:t>
      </w:r>
    </w:p>
    <w:p w14:paraId="6E11C41B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9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3A9D33A6" w14:textId="77777777" w:rsidR="002F7B08" w:rsidRPr="00447BFD" w:rsidRDefault="002F7B08" w:rsidP="002F7B08">
      <w:pPr>
        <w:pStyle w:val="TXT1"/>
      </w:pPr>
    </w:p>
    <w:p w14:paraId="3BD33A40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6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69,)), </w:t>
      </w:r>
      <w:r w:rsidRPr="002F7B08">
        <w:t>Test</w:t>
      </w:r>
      <w:r w:rsidRPr="00447BFD">
        <w:t xml:space="preserve">(03.04.2023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9,)), </w:t>
      </w:r>
    </w:p>
    <w:p w14:paraId="316E8603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7817F5FB" w14:textId="77777777" w:rsidR="002F7B08" w:rsidRPr="00447BFD" w:rsidRDefault="002F7B08" w:rsidP="002F7B08">
      <w:pPr>
        <w:pStyle w:val="TXT1"/>
      </w:pPr>
    </w:p>
    <w:p w14:paraId="4A4496AB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8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88,)), </w:t>
      </w:r>
      <w:r w:rsidRPr="002F7B08">
        <w:t>Test</w:t>
      </w:r>
      <w:r w:rsidRPr="00447BFD">
        <w:t xml:space="preserve">(02.05.2023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4454FAF5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8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0B2C64DF" w14:textId="77777777" w:rsidR="002F7B08" w:rsidRPr="00447BFD" w:rsidRDefault="002F7B08" w:rsidP="002F7B08">
      <w:pPr>
        <w:pStyle w:val="TXT1"/>
      </w:pPr>
    </w:p>
    <w:p w14:paraId="412666A6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0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08,)), </w:t>
      </w:r>
      <w:r w:rsidRPr="002F7B08">
        <w:t>Test</w:t>
      </w:r>
      <w:r w:rsidRPr="00447BFD">
        <w:t xml:space="preserve">(01.06.2023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793CCB83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0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2C585F4C" w14:textId="77777777" w:rsidR="002F7B08" w:rsidRPr="00447BFD" w:rsidRDefault="002F7B08" w:rsidP="002F7B08">
      <w:pPr>
        <w:pStyle w:val="TXT1"/>
      </w:pPr>
    </w:p>
    <w:p w14:paraId="554CA01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2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28,)), </w:t>
      </w:r>
      <w:r w:rsidRPr="002F7B08">
        <w:t>Test</w:t>
      </w:r>
      <w:r w:rsidRPr="00447BFD">
        <w:t xml:space="preserve">(03.07.2023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77A60551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3726DD67" w14:textId="77777777" w:rsidR="002F7B08" w:rsidRPr="00447BFD" w:rsidRDefault="002F7B08" w:rsidP="002F7B08">
      <w:pPr>
        <w:pStyle w:val="TXT1"/>
      </w:pPr>
    </w:p>
    <w:p w14:paraId="69087E53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48,)), </w:t>
      </w:r>
      <w:r w:rsidRPr="002F7B08">
        <w:t>Test</w:t>
      </w:r>
      <w:r w:rsidRPr="00447BFD">
        <w:t xml:space="preserve">(01.08.2023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3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3,)), </w:t>
      </w:r>
    </w:p>
    <w:p w14:paraId="05E3220E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5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759E15C6" w14:textId="77777777" w:rsidR="002F7B08" w:rsidRPr="00447BFD" w:rsidRDefault="002F7B08" w:rsidP="002F7B08">
      <w:pPr>
        <w:pStyle w:val="TXT1"/>
      </w:pPr>
    </w:p>
    <w:p w14:paraId="4CB650F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7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71,)), </w:t>
      </w:r>
      <w:r w:rsidRPr="002F7B08">
        <w:t>Test</w:t>
      </w:r>
      <w:r w:rsidRPr="00447BFD">
        <w:t xml:space="preserve">(01.09.2023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094C7C95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1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56540EBC" w14:textId="77777777" w:rsidR="002F7B08" w:rsidRPr="00447BFD" w:rsidRDefault="002F7B08" w:rsidP="002F7B08">
      <w:pPr>
        <w:pStyle w:val="TXT1"/>
      </w:pPr>
    </w:p>
    <w:p w14:paraId="71C61B6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9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91,)), </w:t>
      </w:r>
      <w:r w:rsidRPr="002F7B08">
        <w:t>Test</w:t>
      </w:r>
      <w:r w:rsidRPr="00447BFD">
        <w:t xml:space="preserve">(02.10.2023-31.10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2,)), </w:t>
      </w:r>
    </w:p>
    <w:p w14:paraId="58157DAE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0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hf</w:t>
      </w:r>
      <w:r w:rsidRPr="00447BFD">
        <w:t>_</w:t>
      </w:r>
      <w:r w:rsidRPr="002F7B08">
        <w:t>rub</w:t>
      </w:r>
    </w:p>
    <w:p w14:paraId="4B835873" w14:textId="77777777" w:rsidR="002F7B08" w:rsidRPr="00447BFD" w:rsidRDefault="002F7B08" w:rsidP="002F7B08">
      <w:pPr>
        <w:pStyle w:val="TXT1"/>
      </w:pPr>
    </w:p>
    <w:p w14:paraId="08E4FE4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17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17,)), </w:t>
      </w:r>
      <w:r w:rsidRPr="002F7B08">
        <w:t>Test</w:t>
      </w:r>
      <w:r w:rsidRPr="00447BFD">
        <w:t xml:space="preserve">(10.01.2023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5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5,)), </w:t>
      </w:r>
    </w:p>
    <w:p w14:paraId="53FAF295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1.9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5D391857" w14:textId="77777777" w:rsidR="002F7B08" w:rsidRPr="00447BFD" w:rsidRDefault="002F7B08" w:rsidP="002F7B08">
      <w:pPr>
        <w:pStyle w:val="TXT1"/>
      </w:pPr>
    </w:p>
    <w:p w14:paraId="7267B61E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3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32,)), </w:t>
      </w:r>
      <w:r w:rsidRPr="002F7B08">
        <w:t>Test</w:t>
      </w:r>
      <w:r w:rsidRPr="00447BFD">
        <w:t xml:space="preserve">(01.02.2023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6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6,)), </w:t>
      </w:r>
    </w:p>
    <w:p w14:paraId="0FC2880D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8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34EA049C" w14:textId="77777777" w:rsidR="002F7B08" w:rsidRPr="00447BFD" w:rsidRDefault="002F7B08" w:rsidP="002F7B08">
      <w:pPr>
        <w:pStyle w:val="TXT1"/>
      </w:pPr>
    </w:p>
    <w:p w14:paraId="10BF9CC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48,)), </w:t>
      </w:r>
      <w:r w:rsidRPr="002F7B08">
        <w:t>Test</w:t>
      </w:r>
      <w:r w:rsidRPr="00447BFD">
        <w:t xml:space="preserve">(01.03.2023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1,)), </w:t>
      </w:r>
    </w:p>
    <w:p w14:paraId="21ED67EA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6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2BB840A5" w14:textId="77777777" w:rsidR="002F7B08" w:rsidRPr="00447BFD" w:rsidRDefault="002F7B08" w:rsidP="002F7B08">
      <w:pPr>
        <w:pStyle w:val="TXT1"/>
      </w:pPr>
    </w:p>
    <w:p w14:paraId="5694BC1A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6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69,)), </w:t>
      </w:r>
      <w:r w:rsidRPr="002F7B08">
        <w:t>Test</w:t>
      </w:r>
      <w:r w:rsidRPr="00447BFD">
        <w:t xml:space="preserve">(03.04.2023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9,)), </w:t>
      </w:r>
    </w:p>
    <w:p w14:paraId="23011A32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9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7C56C774" w14:textId="77777777" w:rsidR="002F7B08" w:rsidRPr="00447BFD" w:rsidRDefault="002F7B08" w:rsidP="002F7B08">
      <w:pPr>
        <w:pStyle w:val="TXT1"/>
      </w:pPr>
    </w:p>
    <w:p w14:paraId="282E9E6F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8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88,)), </w:t>
      </w:r>
      <w:r w:rsidRPr="002F7B08">
        <w:t>Test</w:t>
      </w:r>
      <w:r w:rsidRPr="00447BFD">
        <w:t xml:space="preserve">(02.05.2023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1F80D461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1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2C604EBA" w14:textId="77777777" w:rsidR="002F7B08" w:rsidRPr="00447BFD" w:rsidRDefault="002F7B08" w:rsidP="002F7B08">
      <w:pPr>
        <w:pStyle w:val="TXT1"/>
      </w:pPr>
    </w:p>
    <w:p w14:paraId="05B905F9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0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08,)), </w:t>
      </w:r>
      <w:r w:rsidRPr="002F7B08">
        <w:t>Test</w:t>
      </w:r>
      <w:r w:rsidRPr="00447BFD">
        <w:t xml:space="preserve">(01.06.2023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2626D11D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5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3A310D18" w14:textId="77777777" w:rsidR="002F7B08" w:rsidRPr="00447BFD" w:rsidRDefault="002F7B08" w:rsidP="002F7B08">
      <w:pPr>
        <w:pStyle w:val="TXT1"/>
      </w:pPr>
    </w:p>
    <w:p w14:paraId="06D0171B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2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28,)), </w:t>
      </w:r>
      <w:r w:rsidRPr="002F7B08">
        <w:t>Test</w:t>
      </w:r>
      <w:r w:rsidRPr="00447BFD">
        <w:t xml:space="preserve">(03.07.2023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781321ED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8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11096701" w14:textId="77777777" w:rsidR="002F7B08" w:rsidRPr="00447BFD" w:rsidRDefault="002F7B08" w:rsidP="002F7B08">
      <w:pPr>
        <w:pStyle w:val="TXT1"/>
      </w:pPr>
    </w:p>
    <w:p w14:paraId="30C1460A" w14:textId="77777777" w:rsidR="002F7B08" w:rsidRPr="00447BFD" w:rsidRDefault="002F7B08" w:rsidP="002F7B08">
      <w:pPr>
        <w:pStyle w:val="TXT1"/>
      </w:pPr>
      <w:proofErr w:type="gramStart"/>
      <w:r w:rsidRPr="002F7B08">
        <w:lastRenderedPageBreak/>
        <w:t>Train</w:t>
      </w:r>
      <w:r w:rsidRPr="00447BFD">
        <w:t>(</w:t>
      </w:r>
      <w:proofErr w:type="gramEnd"/>
      <w:r w:rsidRPr="00447BFD">
        <w:t xml:space="preserve">11.05.2006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48,)), </w:t>
      </w:r>
      <w:r w:rsidRPr="002F7B08">
        <w:t>Test</w:t>
      </w:r>
      <w:r w:rsidRPr="00447BFD">
        <w:t xml:space="preserve">(01.08.2023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3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3,)), </w:t>
      </w:r>
    </w:p>
    <w:p w14:paraId="01A8BBB6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3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4135F2EF" w14:textId="77777777" w:rsidR="002F7B08" w:rsidRPr="00447BFD" w:rsidRDefault="002F7B08" w:rsidP="002F7B08">
      <w:pPr>
        <w:pStyle w:val="TXT1"/>
      </w:pPr>
    </w:p>
    <w:p w14:paraId="4DB58F0B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7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71,)), </w:t>
      </w:r>
      <w:r w:rsidRPr="002F7B08">
        <w:t>Test</w:t>
      </w:r>
      <w:r w:rsidRPr="00447BFD">
        <w:t xml:space="preserve">(01.09.2023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493D8498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2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58148EC3" w14:textId="77777777" w:rsidR="002F7B08" w:rsidRPr="00447BFD" w:rsidRDefault="002F7B08" w:rsidP="002F7B08">
      <w:pPr>
        <w:pStyle w:val="TXT1"/>
      </w:pPr>
    </w:p>
    <w:p w14:paraId="27B5BCFC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9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91,)), </w:t>
      </w:r>
      <w:r w:rsidRPr="002F7B08">
        <w:t>Test</w:t>
      </w:r>
      <w:r w:rsidRPr="00447BFD">
        <w:t xml:space="preserve">(02.10.2023-31.10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2,)), </w:t>
      </w:r>
    </w:p>
    <w:p w14:paraId="021FE9D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1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cny</w:t>
      </w:r>
      <w:r w:rsidRPr="00447BFD">
        <w:t>_</w:t>
      </w:r>
      <w:r w:rsidRPr="002F7B08">
        <w:t>rub</w:t>
      </w:r>
    </w:p>
    <w:p w14:paraId="1D5A8BDD" w14:textId="77777777" w:rsidR="002F7B08" w:rsidRPr="00447BFD" w:rsidRDefault="002F7B08" w:rsidP="002F7B08">
      <w:pPr>
        <w:pStyle w:val="TXT1"/>
      </w:pPr>
    </w:p>
    <w:p w14:paraId="35B45DF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17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17,)), </w:t>
      </w:r>
      <w:r w:rsidRPr="002F7B08">
        <w:t>Test</w:t>
      </w:r>
      <w:r w:rsidRPr="00447BFD">
        <w:t xml:space="preserve">(10.01.2023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5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5,)), </w:t>
      </w:r>
    </w:p>
    <w:p w14:paraId="63851AC0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3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04603209" w14:textId="77777777" w:rsidR="002F7B08" w:rsidRPr="00447BFD" w:rsidRDefault="002F7B08" w:rsidP="002F7B08">
      <w:pPr>
        <w:pStyle w:val="TXT1"/>
      </w:pPr>
    </w:p>
    <w:p w14:paraId="796C4787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3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32,)), </w:t>
      </w:r>
      <w:r w:rsidRPr="002F7B08">
        <w:t>Test</w:t>
      </w:r>
      <w:r w:rsidRPr="00447BFD">
        <w:t xml:space="preserve">(01.02.2023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6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6,)), </w:t>
      </w:r>
    </w:p>
    <w:p w14:paraId="4A00F21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0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21543380" w14:textId="77777777" w:rsidR="002F7B08" w:rsidRPr="00447BFD" w:rsidRDefault="002F7B08" w:rsidP="002F7B08">
      <w:pPr>
        <w:pStyle w:val="TXT1"/>
      </w:pPr>
    </w:p>
    <w:p w14:paraId="3648727E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48,)), </w:t>
      </w:r>
      <w:r w:rsidRPr="002F7B08">
        <w:t>Test</w:t>
      </w:r>
      <w:r w:rsidRPr="00447BFD">
        <w:t xml:space="preserve">(01.03.2023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1,)), </w:t>
      </w:r>
    </w:p>
    <w:p w14:paraId="145D2012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6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53A41347" w14:textId="77777777" w:rsidR="002F7B08" w:rsidRPr="00447BFD" w:rsidRDefault="002F7B08" w:rsidP="002F7B08">
      <w:pPr>
        <w:pStyle w:val="TXT1"/>
      </w:pPr>
    </w:p>
    <w:p w14:paraId="5884623C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6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69,)), </w:t>
      </w:r>
      <w:r w:rsidRPr="002F7B08">
        <w:t>Test</w:t>
      </w:r>
      <w:r w:rsidRPr="00447BFD">
        <w:t xml:space="preserve">(03.04.2023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9,)), </w:t>
      </w:r>
    </w:p>
    <w:p w14:paraId="69B970A9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6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0A23ED92" w14:textId="77777777" w:rsidR="002F7B08" w:rsidRPr="00447BFD" w:rsidRDefault="002F7B08" w:rsidP="002F7B08">
      <w:pPr>
        <w:pStyle w:val="TXT1"/>
      </w:pPr>
    </w:p>
    <w:p w14:paraId="1F5DBC47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8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88,)), </w:t>
      </w:r>
      <w:r w:rsidRPr="002F7B08">
        <w:t>Test</w:t>
      </w:r>
      <w:r w:rsidRPr="00447BFD">
        <w:t xml:space="preserve">(02.05.2023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6A0CB925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1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0527B9FB" w14:textId="77777777" w:rsidR="002F7B08" w:rsidRPr="00447BFD" w:rsidRDefault="002F7B08" w:rsidP="002F7B08">
      <w:pPr>
        <w:pStyle w:val="TXT1"/>
      </w:pPr>
    </w:p>
    <w:p w14:paraId="6016771F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0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08,)), </w:t>
      </w:r>
      <w:r w:rsidRPr="002F7B08">
        <w:t>Test</w:t>
      </w:r>
      <w:r w:rsidRPr="00447BFD">
        <w:t xml:space="preserve">(01.06.2023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58E4CF28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5CEC04C6" w14:textId="77777777" w:rsidR="002F7B08" w:rsidRPr="00447BFD" w:rsidRDefault="002F7B08" w:rsidP="002F7B08">
      <w:pPr>
        <w:pStyle w:val="TXT1"/>
      </w:pPr>
    </w:p>
    <w:p w14:paraId="65801890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2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28,)), </w:t>
      </w:r>
      <w:r w:rsidRPr="002F7B08">
        <w:t>Test</w:t>
      </w:r>
      <w:r w:rsidRPr="00447BFD">
        <w:t xml:space="preserve">(03.07.2023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7E3B3715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5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40BD1A9D" w14:textId="77777777" w:rsidR="002F7B08" w:rsidRPr="00447BFD" w:rsidRDefault="002F7B08" w:rsidP="002F7B08">
      <w:pPr>
        <w:pStyle w:val="TXT1"/>
      </w:pPr>
    </w:p>
    <w:p w14:paraId="31B2C7C9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48,)), </w:t>
      </w:r>
      <w:r w:rsidRPr="002F7B08">
        <w:t>Test</w:t>
      </w:r>
      <w:r w:rsidRPr="00447BFD">
        <w:t xml:space="preserve">(01.08.2023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3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3,)), </w:t>
      </w:r>
    </w:p>
    <w:p w14:paraId="32A74030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6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555646EE" w14:textId="77777777" w:rsidR="002F7B08" w:rsidRPr="00447BFD" w:rsidRDefault="002F7B08" w:rsidP="002F7B08">
      <w:pPr>
        <w:pStyle w:val="TXT1"/>
      </w:pPr>
    </w:p>
    <w:p w14:paraId="69EBFBF7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7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71,)), </w:t>
      </w:r>
      <w:r w:rsidRPr="002F7B08">
        <w:t>Test</w:t>
      </w:r>
      <w:r w:rsidRPr="00447BFD">
        <w:t xml:space="preserve">(01.09.2023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1D2E14F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0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0BE7003B" w14:textId="77777777" w:rsidR="002F7B08" w:rsidRPr="00447BFD" w:rsidRDefault="002F7B08" w:rsidP="002F7B08">
      <w:pPr>
        <w:pStyle w:val="TXT1"/>
      </w:pPr>
    </w:p>
    <w:p w14:paraId="38008943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9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91,)), </w:t>
      </w:r>
      <w:r w:rsidRPr="002F7B08">
        <w:t>Test</w:t>
      </w:r>
      <w:r w:rsidRPr="00447BFD">
        <w:t xml:space="preserve">(02.10.2023-31.10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2,)), </w:t>
      </w:r>
    </w:p>
    <w:p w14:paraId="079EA12A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4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eur</w:t>
      </w:r>
      <w:r w:rsidRPr="00447BFD">
        <w:t>_</w:t>
      </w:r>
      <w:r w:rsidRPr="002F7B08">
        <w:t>rub</w:t>
      </w:r>
    </w:p>
    <w:p w14:paraId="6B998938" w14:textId="77777777" w:rsidR="002F7B08" w:rsidRPr="00447BFD" w:rsidRDefault="002F7B08" w:rsidP="002F7B08">
      <w:pPr>
        <w:pStyle w:val="TXT1"/>
      </w:pPr>
    </w:p>
    <w:p w14:paraId="7C3215B0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17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17,)), </w:t>
      </w:r>
      <w:r w:rsidRPr="002F7B08">
        <w:t>Test</w:t>
      </w:r>
      <w:r w:rsidRPr="00447BFD">
        <w:t xml:space="preserve">(10.01.2023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5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5,)), </w:t>
      </w:r>
    </w:p>
    <w:p w14:paraId="2876F3F4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3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7679AA95" w14:textId="77777777" w:rsidR="002F7B08" w:rsidRPr="00447BFD" w:rsidRDefault="002F7B08" w:rsidP="002F7B08">
      <w:pPr>
        <w:pStyle w:val="TXT1"/>
      </w:pPr>
    </w:p>
    <w:p w14:paraId="34921941" w14:textId="77777777" w:rsidR="002F7B08" w:rsidRPr="00447BFD" w:rsidRDefault="002F7B08" w:rsidP="002F7B08">
      <w:pPr>
        <w:pStyle w:val="TXT1"/>
      </w:pPr>
      <w:proofErr w:type="gramStart"/>
      <w:r w:rsidRPr="002F7B08">
        <w:lastRenderedPageBreak/>
        <w:t>Train</w:t>
      </w:r>
      <w:r w:rsidRPr="00447BFD">
        <w:t>(</w:t>
      </w:r>
      <w:proofErr w:type="gramEnd"/>
      <w:r w:rsidRPr="00447BFD">
        <w:t xml:space="preserve">11.05.2006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3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32,)), </w:t>
      </w:r>
      <w:r w:rsidRPr="002F7B08">
        <w:t>Test</w:t>
      </w:r>
      <w:r w:rsidRPr="00447BFD">
        <w:t xml:space="preserve">(01.02.2023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6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6,)), </w:t>
      </w:r>
    </w:p>
    <w:p w14:paraId="63DFA7A8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162FB818" w14:textId="77777777" w:rsidR="002F7B08" w:rsidRPr="00447BFD" w:rsidRDefault="002F7B08" w:rsidP="002F7B08">
      <w:pPr>
        <w:pStyle w:val="TXT1"/>
      </w:pPr>
    </w:p>
    <w:p w14:paraId="3FB61EF3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48,)), </w:t>
      </w:r>
      <w:r w:rsidRPr="002F7B08">
        <w:t>Test</w:t>
      </w:r>
      <w:r w:rsidRPr="00447BFD">
        <w:t xml:space="preserve">(01.03.2023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1,)), </w:t>
      </w:r>
    </w:p>
    <w:p w14:paraId="48CE2CE3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289CEDC9" w14:textId="77777777" w:rsidR="002F7B08" w:rsidRPr="00447BFD" w:rsidRDefault="002F7B08" w:rsidP="002F7B08">
      <w:pPr>
        <w:pStyle w:val="TXT1"/>
      </w:pPr>
    </w:p>
    <w:p w14:paraId="275B1263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6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69,)), </w:t>
      </w:r>
      <w:r w:rsidRPr="002F7B08">
        <w:t>Test</w:t>
      </w:r>
      <w:r w:rsidRPr="00447BFD">
        <w:t xml:space="preserve">(03.04.2023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9,)), </w:t>
      </w:r>
    </w:p>
    <w:p w14:paraId="6BDD15B0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5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1B95E3D8" w14:textId="77777777" w:rsidR="002F7B08" w:rsidRPr="00447BFD" w:rsidRDefault="002F7B08" w:rsidP="002F7B08">
      <w:pPr>
        <w:pStyle w:val="TXT1"/>
      </w:pPr>
    </w:p>
    <w:p w14:paraId="6052A651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8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88,)), </w:t>
      </w:r>
      <w:r w:rsidRPr="002F7B08">
        <w:t>Test</w:t>
      </w:r>
      <w:r w:rsidRPr="00447BFD">
        <w:t xml:space="preserve">(02.05.2023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5DC34AE3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4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281CE206" w14:textId="77777777" w:rsidR="002F7B08" w:rsidRPr="00447BFD" w:rsidRDefault="002F7B08" w:rsidP="002F7B08">
      <w:pPr>
        <w:pStyle w:val="TXT1"/>
      </w:pPr>
    </w:p>
    <w:p w14:paraId="7717C7CF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0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08,)), </w:t>
      </w:r>
      <w:r w:rsidRPr="002F7B08">
        <w:t>Test</w:t>
      </w:r>
      <w:r w:rsidRPr="00447BFD">
        <w:t xml:space="preserve">(01.06.2023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665942EA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8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0968E872" w14:textId="77777777" w:rsidR="002F7B08" w:rsidRPr="00447BFD" w:rsidRDefault="002F7B08" w:rsidP="002F7B08">
      <w:pPr>
        <w:pStyle w:val="TXT1"/>
      </w:pPr>
    </w:p>
    <w:p w14:paraId="18AA244D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2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28,)), </w:t>
      </w:r>
      <w:r w:rsidRPr="002F7B08">
        <w:t>Test</w:t>
      </w:r>
      <w:r w:rsidRPr="00447BFD">
        <w:t xml:space="preserve">(03.07.2023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523F4B01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0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612D4592" w14:textId="77777777" w:rsidR="002F7B08" w:rsidRPr="00447BFD" w:rsidRDefault="002F7B08" w:rsidP="002F7B08">
      <w:pPr>
        <w:pStyle w:val="TXT1"/>
      </w:pPr>
    </w:p>
    <w:p w14:paraId="20D2D49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48,)), </w:t>
      </w:r>
      <w:r w:rsidRPr="002F7B08">
        <w:t>Test</w:t>
      </w:r>
      <w:r w:rsidRPr="00447BFD">
        <w:t xml:space="preserve">(01.08.2023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3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3,)), </w:t>
      </w:r>
    </w:p>
    <w:p w14:paraId="5331B968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6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35A2B8DA" w14:textId="77777777" w:rsidR="002F7B08" w:rsidRPr="00447BFD" w:rsidRDefault="002F7B08" w:rsidP="002F7B08">
      <w:pPr>
        <w:pStyle w:val="TXT1"/>
      </w:pPr>
    </w:p>
    <w:p w14:paraId="3E9A568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7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71,)), </w:t>
      </w:r>
      <w:r w:rsidRPr="002F7B08">
        <w:t>Test</w:t>
      </w:r>
      <w:r w:rsidRPr="00447BFD">
        <w:t xml:space="preserve">(01.09.2023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41F5DF31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1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10804175" w14:textId="77777777" w:rsidR="002F7B08" w:rsidRPr="00447BFD" w:rsidRDefault="002F7B08" w:rsidP="002F7B08">
      <w:pPr>
        <w:pStyle w:val="TXT1"/>
      </w:pPr>
    </w:p>
    <w:p w14:paraId="235BD323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9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91,)), </w:t>
      </w:r>
      <w:r w:rsidRPr="002F7B08">
        <w:t>Test</w:t>
      </w:r>
      <w:r w:rsidRPr="00447BFD">
        <w:t xml:space="preserve">(02.10.2023-31.10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2,)), </w:t>
      </w:r>
    </w:p>
    <w:p w14:paraId="14BFB0F2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1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gbp</w:t>
      </w:r>
      <w:r w:rsidRPr="00447BFD">
        <w:t>_</w:t>
      </w:r>
      <w:r w:rsidRPr="002F7B08">
        <w:t>rub</w:t>
      </w:r>
    </w:p>
    <w:p w14:paraId="18F3F57B" w14:textId="77777777" w:rsidR="002F7B08" w:rsidRPr="00447BFD" w:rsidRDefault="002F7B08" w:rsidP="002F7B08">
      <w:pPr>
        <w:pStyle w:val="TXT1"/>
      </w:pPr>
    </w:p>
    <w:p w14:paraId="621D20AF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17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17,)), </w:t>
      </w:r>
      <w:r w:rsidRPr="002F7B08">
        <w:t>Test</w:t>
      </w:r>
      <w:r w:rsidRPr="00447BFD">
        <w:t xml:space="preserve">(10.01.2023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5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5,)), </w:t>
      </w:r>
    </w:p>
    <w:p w14:paraId="127BD1D6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8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332DC6AD" w14:textId="77777777" w:rsidR="002F7B08" w:rsidRPr="00447BFD" w:rsidRDefault="002F7B08" w:rsidP="002F7B08">
      <w:pPr>
        <w:pStyle w:val="TXT1"/>
      </w:pPr>
    </w:p>
    <w:p w14:paraId="7E2B9CB5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3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32,)), </w:t>
      </w:r>
      <w:r w:rsidRPr="002F7B08">
        <w:t>Test</w:t>
      </w:r>
      <w:r w:rsidRPr="00447BFD">
        <w:t xml:space="preserve">(01.02.2023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6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6,)), </w:t>
      </w:r>
    </w:p>
    <w:p w14:paraId="6A27BEFE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3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11D6FE34" w14:textId="77777777" w:rsidR="002F7B08" w:rsidRPr="00447BFD" w:rsidRDefault="002F7B08" w:rsidP="002F7B08">
      <w:pPr>
        <w:pStyle w:val="TXT1"/>
      </w:pPr>
    </w:p>
    <w:p w14:paraId="7FE2C1E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48,)), </w:t>
      </w:r>
      <w:r w:rsidRPr="002F7B08">
        <w:t>Test</w:t>
      </w:r>
      <w:r w:rsidRPr="00447BFD">
        <w:t xml:space="preserve">(01.03.2023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1,)), </w:t>
      </w:r>
    </w:p>
    <w:p w14:paraId="3935401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3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4AE87A5C" w14:textId="77777777" w:rsidR="002F7B08" w:rsidRPr="00447BFD" w:rsidRDefault="002F7B08" w:rsidP="002F7B08">
      <w:pPr>
        <w:pStyle w:val="TXT1"/>
      </w:pPr>
    </w:p>
    <w:p w14:paraId="53AB0A9D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6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69,)), </w:t>
      </w:r>
      <w:r w:rsidRPr="002F7B08">
        <w:t>Test</w:t>
      </w:r>
      <w:r w:rsidRPr="00447BFD">
        <w:t xml:space="preserve">(03.04.2023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9,)), </w:t>
      </w:r>
    </w:p>
    <w:p w14:paraId="63C3182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6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4E827851" w14:textId="77777777" w:rsidR="002F7B08" w:rsidRPr="00447BFD" w:rsidRDefault="002F7B08" w:rsidP="002F7B08">
      <w:pPr>
        <w:pStyle w:val="TXT1"/>
      </w:pPr>
    </w:p>
    <w:p w14:paraId="7E4EA7B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8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88,)), </w:t>
      </w:r>
      <w:r w:rsidRPr="002F7B08">
        <w:t>Test</w:t>
      </w:r>
      <w:r w:rsidRPr="00447BFD">
        <w:t xml:space="preserve">(02.05.2023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2A844390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5.3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2F20B45E" w14:textId="77777777" w:rsidR="002F7B08" w:rsidRPr="00447BFD" w:rsidRDefault="002F7B08" w:rsidP="002F7B08">
      <w:pPr>
        <w:pStyle w:val="TXT1"/>
      </w:pPr>
    </w:p>
    <w:p w14:paraId="14B457D0" w14:textId="77777777" w:rsidR="002F7B08" w:rsidRPr="00447BFD" w:rsidRDefault="002F7B08" w:rsidP="002F7B08">
      <w:pPr>
        <w:pStyle w:val="TXT1"/>
      </w:pPr>
      <w:proofErr w:type="gramStart"/>
      <w:r w:rsidRPr="002F7B08">
        <w:lastRenderedPageBreak/>
        <w:t>Train</w:t>
      </w:r>
      <w:r w:rsidRPr="00447BFD">
        <w:t>(</w:t>
      </w:r>
      <w:proofErr w:type="gramEnd"/>
      <w:r w:rsidRPr="00447BFD">
        <w:t xml:space="preserve">11.05.2006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0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08,)), </w:t>
      </w:r>
      <w:r w:rsidRPr="002F7B08">
        <w:t>Test</w:t>
      </w:r>
      <w:r w:rsidRPr="00447BFD">
        <w:t xml:space="preserve">(01.06.2023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65997BFC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1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4C365FF1" w14:textId="77777777" w:rsidR="002F7B08" w:rsidRPr="00447BFD" w:rsidRDefault="002F7B08" w:rsidP="002F7B08">
      <w:pPr>
        <w:pStyle w:val="TXT1"/>
      </w:pPr>
    </w:p>
    <w:p w14:paraId="5D0B81E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2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28,)), </w:t>
      </w:r>
      <w:r w:rsidRPr="002F7B08">
        <w:t>Test</w:t>
      </w:r>
      <w:r w:rsidRPr="00447BFD">
        <w:t xml:space="preserve">(03.07.2023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1D829312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8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3550D675" w14:textId="77777777" w:rsidR="002F7B08" w:rsidRPr="00447BFD" w:rsidRDefault="002F7B08" w:rsidP="002F7B08">
      <w:pPr>
        <w:pStyle w:val="TXT1"/>
      </w:pPr>
    </w:p>
    <w:p w14:paraId="794013D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48,)), </w:t>
      </w:r>
      <w:r w:rsidRPr="002F7B08">
        <w:t>Test</w:t>
      </w:r>
      <w:r w:rsidRPr="00447BFD">
        <w:t xml:space="preserve">(01.08.2023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3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3,)), </w:t>
      </w:r>
    </w:p>
    <w:p w14:paraId="2A45973D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1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4AC7D64D" w14:textId="77777777" w:rsidR="002F7B08" w:rsidRPr="00447BFD" w:rsidRDefault="002F7B08" w:rsidP="002F7B08">
      <w:pPr>
        <w:pStyle w:val="TXT1"/>
      </w:pPr>
    </w:p>
    <w:p w14:paraId="6F752B53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7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71,)), </w:t>
      </w:r>
      <w:r w:rsidRPr="002F7B08">
        <w:t>Test</w:t>
      </w:r>
      <w:r w:rsidRPr="00447BFD">
        <w:t xml:space="preserve">(01.09.2023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7D0C09CE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7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51E13160" w14:textId="77777777" w:rsidR="002F7B08" w:rsidRPr="00447BFD" w:rsidRDefault="002F7B08" w:rsidP="002F7B08">
      <w:pPr>
        <w:pStyle w:val="TXT1"/>
      </w:pPr>
    </w:p>
    <w:p w14:paraId="47300E5C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9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91,)), </w:t>
      </w:r>
      <w:r w:rsidRPr="002F7B08">
        <w:t>Test</w:t>
      </w:r>
      <w:r w:rsidRPr="00447BFD">
        <w:t xml:space="preserve">(02.10.2023-31.10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2,)), </w:t>
      </w:r>
    </w:p>
    <w:p w14:paraId="19A3BB23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jpy</w:t>
      </w:r>
      <w:r w:rsidRPr="00447BFD">
        <w:t>_</w:t>
      </w:r>
      <w:r w:rsidRPr="002F7B08">
        <w:t>rub</w:t>
      </w:r>
    </w:p>
    <w:p w14:paraId="394EEDC7" w14:textId="77777777" w:rsidR="002F7B08" w:rsidRPr="00447BFD" w:rsidRDefault="002F7B08" w:rsidP="002F7B08">
      <w:pPr>
        <w:pStyle w:val="TXT1"/>
      </w:pPr>
    </w:p>
    <w:p w14:paraId="2404D0BF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12.2022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17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17,)), </w:t>
      </w:r>
      <w:r w:rsidRPr="002F7B08">
        <w:t>Test</w:t>
      </w:r>
      <w:r w:rsidRPr="00447BFD">
        <w:t xml:space="preserve">(10.01.2023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5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5,)), </w:t>
      </w:r>
    </w:p>
    <w:p w14:paraId="67C906FA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7.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261D8BA0" w14:textId="77777777" w:rsidR="002F7B08" w:rsidRPr="00447BFD" w:rsidRDefault="002F7B08" w:rsidP="002F7B08">
      <w:pPr>
        <w:pStyle w:val="TXT1"/>
      </w:pPr>
    </w:p>
    <w:p w14:paraId="568234B1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1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3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32,)), </w:t>
      </w:r>
      <w:r w:rsidRPr="002F7B08">
        <w:t>Test</w:t>
      </w:r>
      <w:r w:rsidRPr="00447BFD">
        <w:t xml:space="preserve">(01.02.2023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6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6,)), </w:t>
      </w:r>
    </w:p>
    <w:p w14:paraId="5C2C53A6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8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2B91EFFB" w14:textId="77777777" w:rsidR="002F7B08" w:rsidRPr="00447BFD" w:rsidRDefault="002F7B08" w:rsidP="002F7B08">
      <w:pPr>
        <w:pStyle w:val="TXT1"/>
      </w:pPr>
    </w:p>
    <w:p w14:paraId="18B04082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2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48,)), </w:t>
      </w:r>
      <w:r w:rsidRPr="002F7B08">
        <w:t>Test</w:t>
      </w:r>
      <w:r w:rsidRPr="00447BFD">
        <w:t xml:space="preserve">(01.03.2023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1,)), </w:t>
      </w:r>
    </w:p>
    <w:p w14:paraId="3CA78A4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2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0270917A" w14:textId="77777777" w:rsidR="002F7B08" w:rsidRPr="00447BFD" w:rsidRDefault="002F7B08" w:rsidP="002F7B08">
      <w:pPr>
        <w:pStyle w:val="TXT1"/>
      </w:pPr>
    </w:p>
    <w:p w14:paraId="338993F8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3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6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69,)), </w:t>
      </w:r>
      <w:r w:rsidRPr="002F7B08">
        <w:t>Test</w:t>
      </w:r>
      <w:r w:rsidRPr="00447BFD">
        <w:t xml:space="preserve">(03.04.2023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19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19,)), </w:t>
      </w:r>
    </w:p>
    <w:p w14:paraId="3FFE4FBD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2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1A45CA72" w14:textId="77777777" w:rsidR="002F7B08" w:rsidRPr="00447BFD" w:rsidRDefault="002F7B08" w:rsidP="002F7B08">
      <w:pPr>
        <w:pStyle w:val="TXT1"/>
      </w:pPr>
    </w:p>
    <w:p w14:paraId="0274478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28.04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88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888,)), </w:t>
      </w:r>
      <w:r w:rsidRPr="002F7B08">
        <w:t>Test</w:t>
      </w:r>
      <w:r w:rsidRPr="00447BFD">
        <w:t xml:space="preserve">(02.05.2023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41E84D19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7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07E29021" w14:textId="77777777" w:rsidR="002F7B08" w:rsidRPr="00447BFD" w:rsidRDefault="002F7B08" w:rsidP="002F7B08">
      <w:pPr>
        <w:pStyle w:val="TXT1"/>
      </w:pPr>
    </w:p>
    <w:p w14:paraId="19BFF684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5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0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08,)), </w:t>
      </w:r>
      <w:r w:rsidRPr="002F7B08">
        <w:t>Test</w:t>
      </w:r>
      <w:r w:rsidRPr="00447BFD">
        <w:t xml:space="preserve">(01.06.2023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7460E617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3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4467ECC7" w14:textId="77777777" w:rsidR="002F7B08" w:rsidRPr="00447BFD" w:rsidRDefault="002F7B08" w:rsidP="002F7B08">
      <w:pPr>
        <w:pStyle w:val="TXT1"/>
      </w:pPr>
    </w:p>
    <w:p w14:paraId="61F361D6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0.06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2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28,)), </w:t>
      </w:r>
      <w:r w:rsidRPr="002F7B08">
        <w:t>Test</w:t>
      </w:r>
      <w:r w:rsidRPr="00447BFD">
        <w:t xml:space="preserve">(03.07.2023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50FD3CE3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3.4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1E15AAC1" w14:textId="77777777" w:rsidR="002F7B08" w:rsidRPr="00447BFD" w:rsidRDefault="002F7B08" w:rsidP="002F7B08">
      <w:pPr>
        <w:pStyle w:val="TXT1"/>
      </w:pPr>
    </w:p>
    <w:p w14:paraId="4044833B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7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48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48,)), </w:t>
      </w:r>
      <w:r w:rsidRPr="002F7B08">
        <w:t>Test</w:t>
      </w:r>
      <w:r w:rsidRPr="00447BFD">
        <w:t xml:space="preserve">(01.08.2023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3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3,)), </w:t>
      </w:r>
    </w:p>
    <w:p w14:paraId="1F6B5576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4.0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73BA6056" w14:textId="77777777" w:rsidR="002F7B08" w:rsidRPr="00447BFD" w:rsidRDefault="002F7B08" w:rsidP="002F7B08">
      <w:pPr>
        <w:pStyle w:val="TXT1"/>
      </w:pPr>
    </w:p>
    <w:p w14:paraId="500EC697" w14:textId="77777777" w:rsidR="002F7B08" w:rsidRPr="00447BFD" w:rsidRDefault="002F7B08" w:rsidP="002F7B08">
      <w:pPr>
        <w:pStyle w:val="TXT1"/>
      </w:pPr>
      <w:proofErr w:type="gramStart"/>
      <w:r w:rsidRPr="002F7B08">
        <w:t>Train</w:t>
      </w:r>
      <w:r w:rsidRPr="00447BFD">
        <w:t>(</w:t>
      </w:r>
      <w:proofErr w:type="gramEnd"/>
      <w:r w:rsidRPr="00447BFD">
        <w:t xml:space="preserve">11.05.2006-31.08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7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71,)), </w:t>
      </w:r>
      <w:r w:rsidRPr="002F7B08">
        <w:t>Test</w:t>
      </w:r>
      <w:r w:rsidRPr="00447BFD">
        <w:t xml:space="preserve">(01.09.2023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0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0,)), </w:t>
      </w:r>
    </w:p>
    <w:p w14:paraId="61E578BA" w14:textId="77777777" w:rsidR="002F7B08" w:rsidRPr="00447BFD" w:rsidRDefault="002F7B08" w:rsidP="002F7B08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2F7B08">
        <w:t>usd</w:t>
      </w:r>
      <w:r w:rsidRPr="00447BFD">
        <w:t>_</w:t>
      </w:r>
      <w:r w:rsidRPr="002F7B08">
        <w:t>rub</w:t>
      </w:r>
    </w:p>
    <w:p w14:paraId="3B556AA9" w14:textId="77777777" w:rsidR="002F7B08" w:rsidRPr="00447BFD" w:rsidRDefault="002F7B08" w:rsidP="002F7B08">
      <w:pPr>
        <w:pStyle w:val="TXT1"/>
      </w:pPr>
    </w:p>
    <w:p w14:paraId="56E9AF3C" w14:textId="77777777" w:rsidR="002F7B08" w:rsidRPr="00447BFD" w:rsidRDefault="002F7B08" w:rsidP="002F7B08">
      <w:pPr>
        <w:pStyle w:val="TXT1"/>
      </w:pPr>
      <w:proofErr w:type="gramStart"/>
      <w:r w:rsidRPr="002F7B08">
        <w:lastRenderedPageBreak/>
        <w:t>Train</w:t>
      </w:r>
      <w:r w:rsidRPr="00447BFD">
        <w:t>(</w:t>
      </w:r>
      <w:proofErr w:type="gramEnd"/>
      <w:r w:rsidRPr="00447BFD">
        <w:t xml:space="preserve">11.05.2006-29.09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3991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3991,)), </w:t>
      </w:r>
      <w:r w:rsidRPr="002F7B08">
        <w:t>Test</w:t>
      </w:r>
      <w:r w:rsidRPr="00447BFD">
        <w:t xml:space="preserve">(02.10.2023-31.10.2023, </w:t>
      </w:r>
      <w:r w:rsidRPr="002F7B08">
        <w:t>X</w:t>
      </w:r>
      <w:r w:rsidRPr="00447BFD">
        <w:t>.</w:t>
      </w:r>
      <w:r w:rsidRPr="002F7B08">
        <w:t>shape</w:t>
      </w:r>
      <w:r w:rsidRPr="00447BFD">
        <w:t xml:space="preserve">(22, 14), </w:t>
      </w:r>
      <w:r w:rsidRPr="002F7B08">
        <w:t>y</w:t>
      </w:r>
      <w:r w:rsidRPr="00447BFD">
        <w:t>.</w:t>
      </w:r>
      <w:r w:rsidRPr="002F7B08">
        <w:t>shape</w:t>
      </w:r>
      <w:r w:rsidRPr="00447BFD"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r w:rsidRPr="002F7B08">
        <w:t xml:space="preserve">Ошибка: 1.08 </w:t>
      </w:r>
      <w:proofErr w:type="gramStart"/>
      <w:r w:rsidRPr="002F7B08">
        <w:t>%,  Валюта</w:t>
      </w:r>
      <w:proofErr w:type="gramEnd"/>
      <w:r w:rsidRPr="002F7B08">
        <w:t>: usd_rub</w:t>
      </w:r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73" w:name="_Toc172787055"/>
      <w:r w:rsidRPr="0059667B">
        <w:t>С шагом в неделю</w:t>
      </w:r>
      <w:bookmarkEnd w:id="73"/>
    </w:p>
    <w:p w14:paraId="19F8A666" w14:textId="7BE8B3CB" w:rsidR="007B244F" w:rsidRDefault="00CC65B5" w:rsidP="007B244F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валидировать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 = cross_validation_time_</w:t>
      </w:r>
      <w:proofErr w:type="gram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series(</w:t>
      </w:r>
      <w:proofErr w:type="gram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rf_model, data_loaded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, currency_list, cv_info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9.12.2023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4,)), </w:t>
      </w:r>
      <w:r w:rsidRPr="0059667B">
        <w:t>Test</w:t>
      </w:r>
      <w:r w:rsidRPr="00447BFD">
        <w:t xml:space="preserve">(03.01.2024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51CE9B7B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6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7E2F9100" w14:textId="77777777" w:rsidR="0059667B" w:rsidRPr="00447BFD" w:rsidRDefault="0059667B" w:rsidP="0059667B">
      <w:pPr>
        <w:pStyle w:val="TXT1"/>
      </w:pPr>
    </w:p>
    <w:p w14:paraId="01DAAC9B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7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7,)), </w:t>
      </w:r>
      <w:r w:rsidRPr="0059667B">
        <w:t>Test</w:t>
      </w:r>
      <w:r w:rsidRPr="00447BFD">
        <w:t xml:space="preserve">(08.01.2024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3D1C76AC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08017F74" w14:textId="77777777" w:rsidR="0059667B" w:rsidRPr="00447BFD" w:rsidRDefault="0059667B" w:rsidP="0059667B">
      <w:pPr>
        <w:pStyle w:val="TXT1"/>
      </w:pPr>
    </w:p>
    <w:p w14:paraId="3C833CE3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2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2,)), </w:t>
      </w:r>
      <w:r w:rsidRPr="0059667B">
        <w:t>Test</w:t>
      </w:r>
      <w:r w:rsidRPr="00447BFD">
        <w:t xml:space="preserve">(16.01.2024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11C3AFB4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3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1B383AB3" w14:textId="77777777" w:rsidR="0059667B" w:rsidRPr="00447BFD" w:rsidRDefault="0059667B" w:rsidP="0059667B">
      <w:pPr>
        <w:pStyle w:val="TXT1"/>
      </w:pPr>
    </w:p>
    <w:p w14:paraId="5730A23E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6,)), </w:t>
      </w:r>
      <w:r w:rsidRPr="0059667B">
        <w:t>Test</w:t>
      </w:r>
      <w:r w:rsidRPr="00447BFD">
        <w:t xml:space="preserve">(22.01.2024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7FCD0DB8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0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78944CF1" w14:textId="77777777" w:rsidR="0059667B" w:rsidRPr="00447BFD" w:rsidRDefault="0059667B" w:rsidP="0059667B">
      <w:pPr>
        <w:pStyle w:val="TXT1"/>
      </w:pPr>
    </w:p>
    <w:p w14:paraId="6C58B88D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1,)), </w:t>
      </w:r>
      <w:r w:rsidRPr="0059667B">
        <w:t>Test</w:t>
      </w:r>
      <w:r w:rsidRPr="00447BFD">
        <w:t xml:space="preserve">(29.01.2024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22ACF4EE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9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603D241A" w14:textId="77777777" w:rsidR="0059667B" w:rsidRPr="00447BFD" w:rsidRDefault="0059667B" w:rsidP="0059667B">
      <w:pPr>
        <w:pStyle w:val="TXT1"/>
      </w:pPr>
    </w:p>
    <w:p w14:paraId="249EEAE4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6,)), </w:t>
      </w:r>
      <w:r w:rsidRPr="0059667B">
        <w:t>Test</w:t>
      </w:r>
      <w:r w:rsidRPr="00447BFD">
        <w:t xml:space="preserve">(05.02.2024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7FA5E073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1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19A0A1C0" w14:textId="77777777" w:rsidR="0059667B" w:rsidRPr="00447BFD" w:rsidRDefault="0059667B" w:rsidP="0059667B">
      <w:pPr>
        <w:pStyle w:val="TXT1"/>
      </w:pPr>
    </w:p>
    <w:p w14:paraId="426A13E6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1,)), </w:t>
      </w:r>
      <w:r w:rsidRPr="0059667B">
        <w:t>Test</w:t>
      </w:r>
      <w:r w:rsidRPr="00447BFD">
        <w:t xml:space="preserve">(12.02.2024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7A8A2D87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1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22017F1E" w14:textId="77777777" w:rsidR="0059667B" w:rsidRPr="00447BFD" w:rsidRDefault="0059667B" w:rsidP="0059667B">
      <w:pPr>
        <w:pStyle w:val="TXT1"/>
      </w:pPr>
    </w:p>
    <w:p w14:paraId="2E766B1B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6,)), </w:t>
      </w:r>
      <w:r w:rsidRPr="0059667B">
        <w:t>Test</w:t>
      </w:r>
      <w:r w:rsidRPr="00447BFD">
        <w:t xml:space="preserve">(20.02.2024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0FF7B00C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2C29698B" w14:textId="77777777" w:rsidR="0059667B" w:rsidRPr="00447BFD" w:rsidRDefault="0059667B" w:rsidP="0059667B">
      <w:pPr>
        <w:pStyle w:val="TXT1"/>
      </w:pPr>
    </w:p>
    <w:p w14:paraId="4BC2C147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9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9,)), </w:t>
      </w:r>
      <w:r w:rsidRPr="0059667B">
        <w:t>Test</w:t>
      </w:r>
      <w:r w:rsidRPr="00447BFD">
        <w:t xml:space="preserve">(26.02.2024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097D9B16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1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32B349C0" w14:textId="77777777" w:rsidR="0059667B" w:rsidRPr="00447BFD" w:rsidRDefault="0059667B" w:rsidP="0059667B">
      <w:pPr>
        <w:pStyle w:val="TXT1"/>
      </w:pPr>
    </w:p>
    <w:p w14:paraId="23210B6A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9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94,)), </w:t>
      </w:r>
      <w:r w:rsidRPr="0059667B">
        <w:t>Test</w:t>
      </w:r>
      <w:r w:rsidRPr="00447BFD">
        <w:t xml:space="preserve">(04.03.2024-07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45BFB1FB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7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hf</w:t>
      </w:r>
      <w:r w:rsidRPr="00447BFD">
        <w:t>_</w:t>
      </w:r>
      <w:r w:rsidRPr="0059667B">
        <w:t>rub</w:t>
      </w:r>
    </w:p>
    <w:p w14:paraId="661BC72B" w14:textId="77777777" w:rsidR="0059667B" w:rsidRPr="00447BFD" w:rsidRDefault="0059667B" w:rsidP="0059667B">
      <w:pPr>
        <w:pStyle w:val="TXT1"/>
      </w:pPr>
    </w:p>
    <w:p w14:paraId="52B4A66B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9.12.2023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4,)), </w:t>
      </w:r>
      <w:r w:rsidRPr="0059667B">
        <w:t>Test</w:t>
      </w:r>
      <w:r w:rsidRPr="00447BFD">
        <w:t xml:space="preserve">(03.01.2024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776142FD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4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6953E83B" w14:textId="77777777" w:rsidR="0059667B" w:rsidRPr="00447BFD" w:rsidRDefault="0059667B" w:rsidP="0059667B">
      <w:pPr>
        <w:pStyle w:val="TXT1"/>
      </w:pPr>
    </w:p>
    <w:p w14:paraId="5301173E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7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7,)), </w:t>
      </w:r>
      <w:r w:rsidRPr="0059667B">
        <w:t>Test</w:t>
      </w:r>
      <w:r w:rsidRPr="00447BFD">
        <w:t xml:space="preserve">(08.01.2024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6BE5905E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5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60E06719" w14:textId="77777777" w:rsidR="0059667B" w:rsidRPr="00447BFD" w:rsidRDefault="0059667B" w:rsidP="0059667B">
      <w:pPr>
        <w:pStyle w:val="TXT1"/>
      </w:pPr>
    </w:p>
    <w:p w14:paraId="1BE01B27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2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2,)), </w:t>
      </w:r>
      <w:r w:rsidRPr="0059667B">
        <w:t>Test</w:t>
      </w:r>
      <w:r w:rsidRPr="00447BFD">
        <w:t xml:space="preserve">(16.01.2024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7F7E5E50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7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2DF51747" w14:textId="77777777" w:rsidR="0059667B" w:rsidRPr="00447BFD" w:rsidRDefault="0059667B" w:rsidP="0059667B">
      <w:pPr>
        <w:pStyle w:val="TXT1"/>
      </w:pPr>
    </w:p>
    <w:p w14:paraId="2E8ACE25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6,)), </w:t>
      </w:r>
      <w:r w:rsidRPr="0059667B">
        <w:t>Test</w:t>
      </w:r>
      <w:r w:rsidRPr="00447BFD">
        <w:t xml:space="preserve">(22.01.2024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1E1322A2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0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5F245560" w14:textId="77777777" w:rsidR="0059667B" w:rsidRPr="00447BFD" w:rsidRDefault="0059667B" w:rsidP="0059667B">
      <w:pPr>
        <w:pStyle w:val="TXT1"/>
      </w:pPr>
    </w:p>
    <w:p w14:paraId="0FEC2A61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1,)), </w:t>
      </w:r>
      <w:r w:rsidRPr="0059667B">
        <w:t>Test</w:t>
      </w:r>
      <w:r w:rsidRPr="00447BFD">
        <w:t xml:space="preserve">(29.01.2024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7222914B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7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332CE415" w14:textId="77777777" w:rsidR="0059667B" w:rsidRPr="00447BFD" w:rsidRDefault="0059667B" w:rsidP="0059667B">
      <w:pPr>
        <w:pStyle w:val="TXT1"/>
      </w:pPr>
    </w:p>
    <w:p w14:paraId="5C36BA97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6,)), </w:t>
      </w:r>
      <w:r w:rsidRPr="0059667B">
        <w:t>Test</w:t>
      </w:r>
      <w:r w:rsidRPr="00447BFD">
        <w:t xml:space="preserve">(05.02.2024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3AA11F34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5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5236DA64" w14:textId="77777777" w:rsidR="0059667B" w:rsidRPr="00447BFD" w:rsidRDefault="0059667B" w:rsidP="0059667B">
      <w:pPr>
        <w:pStyle w:val="TXT1"/>
      </w:pPr>
    </w:p>
    <w:p w14:paraId="1D6519A1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1,)), </w:t>
      </w:r>
      <w:r w:rsidRPr="0059667B">
        <w:t>Test</w:t>
      </w:r>
      <w:r w:rsidRPr="00447BFD">
        <w:t xml:space="preserve">(12.02.2024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4A94ED29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4E5B1629" w14:textId="77777777" w:rsidR="0059667B" w:rsidRPr="00447BFD" w:rsidRDefault="0059667B" w:rsidP="0059667B">
      <w:pPr>
        <w:pStyle w:val="TXT1"/>
      </w:pPr>
    </w:p>
    <w:p w14:paraId="176DFBB0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6,)), </w:t>
      </w:r>
      <w:r w:rsidRPr="0059667B">
        <w:t>Test</w:t>
      </w:r>
      <w:r w:rsidRPr="00447BFD">
        <w:t xml:space="preserve">(20.02.2024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715D4BC7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2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2330FE04" w14:textId="77777777" w:rsidR="0059667B" w:rsidRPr="00447BFD" w:rsidRDefault="0059667B" w:rsidP="0059667B">
      <w:pPr>
        <w:pStyle w:val="TXT1"/>
      </w:pPr>
    </w:p>
    <w:p w14:paraId="298DA883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9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9,)), </w:t>
      </w:r>
      <w:r w:rsidRPr="0059667B">
        <w:t>Test</w:t>
      </w:r>
      <w:r w:rsidRPr="00447BFD">
        <w:t xml:space="preserve">(26.02.2024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3A8660E3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5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503FC040" w14:textId="77777777" w:rsidR="0059667B" w:rsidRPr="00447BFD" w:rsidRDefault="0059667B" w:rsidP="0059667B">
      <w:pPr>
        <w:pStyle w:val="TXT1"/>
      </w:pPr>
    </w:p>
    <w:p w14:paraId="38BF44A5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9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94,)), </w:t>
      </w:r>
      <w:r w:rsidRPr="0059667B">
        <w:t>Test</w:t>
      </w:r>
      <w:r w:rsidRPr="00447BFD">
        <w:t xml:space="preserve">(04.03.2024-07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1CB94F47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cny</w:t>
      </w:r>
      <w:r w:rsidRPr="00447BFD">
        <w:t>_</w:t>
      </w:r>
      <w:r w:rsidRPr="0059667B">
        <w:t>rub</w:t>
      </w:r>
    </w:p>
    <w:p w14:paraId="0C230866" w14:textId="77777777" w:rsidR="0059667B" w:rsidRPr="00447BFD" w:rsidRDefault="0059667B" w:rsidP="0059667B">
      <w:pPr>
        <w:pStyle w:val="TXT1"/>
      </w:pPr>
    </w:p>
    <w:p w14:paraId="3705EDF9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9.12.2023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4,)), </w:t>
      </w:r>
      <w:r w:rsidRPr="0059667B">
        <w:t>Test</w:t>
      </w:r>
      <w:r w:rsidRPr="00447BFD">
        <w:t xml:space="preserve">(03.01.2024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798736C8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6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534D81E1" w14:textId="77777777" w:rsidR="0059667B" w:rsidRPr="00447BFD" w:rsidRDefault="0059667B" w:rsidP="0059667B">
      <w:pPr>
        <w:pStyle w:val="TXT1"/>
      </w:pPr>
    </w:p>
    <w:p w14:paraId="5F7C6BE1" w14:textId="77777777" w:rsidR="0059667B" w:rsidRPr="00447BFD" w:rsidRDefault="0059667B" w:rsidP="0059667B">
      <w:pPr>
        <w:pStyle w:val="TXT1"/>
      </w:pPr>
      <w:proofErr w:type="gramStart"/>
      <w:r w:rsidRPr="0059667B">
        <w:lastRenderedPageBreak/>
        <w:t>Train</w:t>
      </w:r>
      <w:r w:rsidRPr="00447BFD">
        <w:t>(</w:t>
      </w:r>
      <w:proofErr w:type="gramEnd"/>
      <w:r w:rsidRPr="00447BFD">
        <w:t xml:space="preserve">11.05.2006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7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7,)), </w:t>
      </w:r>
      <w:r w:rsidRPr="0059667B">
        <w:t>Test</w:t>
      </w:r>
      <w:r w:rsidRPr="00447BFD">
        <w:t xml:space="preserve">(08.01.2024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43437A18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0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0EAFBF04" w14:textId="77777777" w:rsidR="0059667B" w:rsidRPr="00447BFD" w:rsidRDefault="0059667B" w:rsidP="0059667B">
      <w:pPr>
        <w:pStyle w:val="TXT1"/>
      </w:pPr>
    </w:p>
    <w:p w14:paraId="073FBD32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2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2,)), </w:t>
      </w:r>
      <w:r w:rsidRPr="0059667B">
        <w:t>Test</w:t>
      </w:r>
      <w:r w:rsidRPr="00447BFD">
        <w:t xml:space="preserve">(16.01.2024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3349D83E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4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32F99B64" w14:textId="77777777" w:rsidR="0059667B" w:rsidRPr="00447BFD" w:rsidRDefault="0059667B" w:rsidP="0059667B">
      <w:pPr>
        <w:pStyle w:val="TXT1"/>
      </w:pPr>
    </w:p>
    <w:p w14:paraId="2CCB0F24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6,)), </w:t>
      </w:r>
      <w:r w:rsidRPr="0059667B">
        <w:t>Test</w:t>
      </w:r>
      <w:r w:rsidRPr="00447BFD">
        <w:t xml:space="preserve">(22.01.2024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05109A52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3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68FCDEC7" w14:textId="77777777" w:rsidR="0059667B" w:rsidRPr="00447BFD" w:rsidRDefault="0059667B" w:rsidP="0059667B">
      <w:pPr>
        <w:pStyle w:val="TXT1"/>
      </w:pPr>
    </w:p>
    <w:p w14:paraId="47FB71D4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1,)), </w:t>
      </w:r>
      <w:r w:rsidRPr="0059667B">
        <w:t>Test</w:t>
      </w:r>
      <w:r w:rsidRPr="00447BFD">
        <w:t xml:space="preserve">(29.01.2024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144A9D52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0D821B53" w14:textId="77777777" w:rsidR="0059667B" w:rsidRPr="00447BFD" w:rsidRDefault="0059667B" w:rsidP="0059667B">
      <w:pPr>
        <w:pStyle w:val="TXT1"/>
      </w:pPr>
    </w:p>
    <w:p w14:paraId="535EEC09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6,)), </w:t>
      </w:r>
      <w:r w:rsidRPr="0059667B">
        <w:t>Test</w:t>
      </w:r>
      <w:r w:rsidRPr="00447BFD">
        <w:t xml:space="preserve">(05.02.2024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7B91E78A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6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276C83E8" w14:textId="77777777" w:rsidR="0059667B" w:rsidRPr="00447BFD" w:rsidRDefault="0059667B" w:rsidP="0059667B">
      <w:pPr>
        <w:pStyle w:val="TXT1"/>
      </w:pPr>
    </w:p>
    <w:p w14:paraId="090D2EFB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1,)), </w:t>
      </w:r>
      <w:r w:rsidRPr="0059667B">
        <w:t>Test</w:t>
      </w:r>
      <w:r w:rsidRPr="00447BFD">
        <w:t xml:space="preserve">(12.02.2024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59D00289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1BFE3A2F" w14:textId="77777777" w:rsidR="0059667B" w:rsidRPr="00447BFD" w:rsidRDefault="0059667B" w:rsidP="0059667B">
      <w:pPr>
        <w:pStyle w:val="TXT1"/>
      </w:pPr>
    </w:p>
    <w:p w14:paraId="030ACC95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6,)), </w:t>
      </w:r>
      <w:r w:rsidRPr="0059667B">
        <w:t>Test</w:t>
      </w:r>
      <w:r w:rsidRPr="00447BFD">
        <w:t xml:space="preserve">(20.02.2024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505729C0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9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3AE97861" w14:textId="77777777" w:rsidR="0059667B" w:rsidRPr="00447BFD" w:rsidRDefault="0059667B" w:rsidP="0059667B">
      <w:pPr>
        <w:pStyle w:val="TXT1"/>
      </w:pPr>
    </w:p>
    <w:p w14:paraId="29BBF29D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9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9,)), </w:t>
      </w:r>
      <w:r w:rsidRPr="0059667B">
        <w:t>Test</w:t>
      </w:r>
      <w:r w:rsidRPr="00447BFD">
        <w:t xml:space="preserve">(26.02.2024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2A572E8E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6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6DA1B5EE" w14:textId="77777777" w:rsidR="0059667B" w:rsidRPr="00447BFD" w:rsidRDefault="0059667B" w:rsidP="0059667B">
      <w:pPr>
        <w:pStyle w:val="TXT1"/>
      </w:pPr>
    </w:p>
    <w:p w14:paraId="6FCD5C13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9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94,)), </w:t>
      </w:r>
      <w:r w:rsidRPr="0059667B">
        <w:t>Test</w:t>
      </w:r>
      <w:r w:rsidRPr="00447BFD">
        <w:t xml:space="preserve">(04.03.2024-07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34524568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8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eur</w:t>
      </w:r>
      <w:r w:rsidRPr="00447BFD">
        <w:t>_</w:t>
      </w:r>
      <w:r w:rsidRPr="0059667B">
        <w:t>rub</w:t>
      </w:r>
    </w:p>
    <w:p w14:paraId="533D6E0A" w14:textId="77777777" w:rsidR="0059667B" w:rsidRPr="00447BFD" w:rsidRDefault="0059667B" w:rsidP="0059667B">
      <w:pPr>
        <w:pStyle w:val="TXT1"/>
      </w:pPr>
    </w:p>
    <w:p w14:paraId="76B34581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9.12.2023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4,)), </w:t>
      </w:r>
      <w:r w:rsidRPr="0059667B">
        <w:t>Test</w:t>
      </w:r>
      <w:r w:rsidRPr="00447BFD">
        <w:t xml:space="preserve">(03.01.2024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567E57D4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2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47FC447F" w14:textId="77777777" w:rsidR="0059667B" w:rsidRPr="00447BFD" w:rsidRDefault="0059667B" w:rsidP="0059667B">
      <w:pPr>
        <w:pStyle w:val="TXT1"/>
      </w:pPr>
    </w:p>
    <w:p w14:paraId="33DC85DE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7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7,)), </w:t>
      </w:r>
      <w:r w:rsidRPr="0059667B">
        <w:t>Test</w:t>
      </w:r>
      <w:r w:rsidRPr="00447BFD">
        <w:t xml:space="preserve">(08.01.2024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2E08654C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5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1322F1AC" w14:textId="77777777" w:rsidR="0059667B" w:rsidRPr="00447BFD" w:rsidRDefault="0059667B" w:rsidP="0059667B">
      <w:pPr>
        <w:pStyle w:val="TXT1"/>
      </w:pPr>
    </w:p>
    <w:p w14:paraId="3E9E1DE3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2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2,)), </w:t>
      </w:r>
      <w:r w:rsidRPr="0059667B">
        <w:t>Test</w:t>
      </w:r>
      <w:r w:rsidRPr="00447BFD">
        <w:t xml:space="preserve">(16.01.2024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52ED7577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0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7AC03490" w14:textId="77777777" w:rsidR="0059667B" w:rsidRPr="00447BFD" w:rsidRDefault="0059667B" w:rsidP="0059667B">
      <w:pPr>
        <w:pStyle w:val="TXT1"/>
      </w:pPr>
    </w:p>
    <w:p w14:paraId="3AAD6C74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6,)), </w:t>
      </w:r>
      <w:r w:rsidRPr="0059667B">
        <w:t>Test</w:t>
      </w:r>
      <w:r w:rsidRPr="00447BFD">
        <w:t xml:space="preserve">(22.01.2024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2A266699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0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1E3AC7DD" w14:textId="77777777" w:rsidR="0059667B" w:rsidRPr="00447BFD" w:rsidRDefault="0059667B" w:rsidP="0059667B">
      <w:pPr>
        <w:pStyle w:val="TXT1"/>
      </w:pPr>
    </w:p>
    <w:p w14:paraId="50121950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1,)), </w:t>
      </w:r>
      <w:r w:rsidRPr="0059667B">
        <w:t>Test</w:t>
      </w:r>
      <w:r w:rsidRPr="00447BFD">
        <w:t xml:space="preserve">(29.01.2024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6161FC75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08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071F1203" w14:textId="77777777" w:rsidR="0059667B" w:rsidRPr="00447BFD" w:rsidRDefault="0059667B" w:rsidP="0059667B">
      <w:pPr>
        <w:pStyle w:val="TXT1"/>
      </w:pPr>
    </w:p>
    <w:p w14:paraId="4E02BA15" w14:textId="77777777" w:rsidR="0059667B" w:rsidRPr="00447BFD" w:rsidRDefault="0059667B" w:rsidP="0059667B">
      <w:pPr>
        <w:pStyle w:val="TXT1"/>
      </w:pPr>
      <w:proofErr w:type="gramStart"/>
      <w:r w:rsidRPr="0059667B">
        <w:lastRenderedPageBreak/>
        <w:t>Train</w:t>
      </w:r>
      <w:r w:rsidRPr="00447BFD">
        <w:t>(</w:t>
      </w:r>
      <w:proofErr w:type="gramEnd"/>
      <w:r w:rsidRPr="00447BFD">
        <w:t xml:space="preserve">11.05.2006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6,)), </w:t>
      </w:r>
      <w:r w:rsidRPr="0059667B">
        <w:t>Test</w:t>
      </w:r>
      <w:r w:rsidRPr="00447BFD">
        <w:t xml:space="preserve">(05.02.2024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59A98BEC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9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5869C3D6" w14:textId="77777777" w:rsidR="0059667B" w:rsidRPr="00447BFD" w:rsidRDefault="0059667B" w:rsidP="0059667B">
      <w:pPr>
        <w:pStyle w:val="TXT1"/>
      </w:pPr>
    </w:p>
    <w:p w14:paraId="6C8AC02E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1,)), </w:t>
      </w:r>
      <w:r w:rsidRPr="0059667B">
        <w:t>Test</w:t>
      </w:r>
      <w:r w:rsidRPr="00447BFD">
        <w:t xml:space="preserve">(12.02.2024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21FBA3F1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0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4DCD1883" w14:textId="77777777" w:rsidR="0059667B" w:rsidRPr="00447BFD" w:rsidRDefault="0059667B" w:rsidP="0059667B">
      <w:pPr>
        <w:pStyle w:val="TXT1"/>
      </w:pPr>
    </w:p>
    <w:p w14:paraId="503229C3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6,)), </w:t>
      </w:r>
      <w:r w:rsidRPr="0059667B">
        <w:t>Test</w:t>
      </w:r>
      <w:r w:rsidRPr="00447BFD">
        <w:t xml:space="preserve">(20.02.2024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2F790551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0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50CDC858" w14:textId="77777777" w:rsidR="0059667B" w:rsidRPr="00447BFD" w:rsidRDefault="0059667B" w:rsidP="0059667B">
      <w:pPr>
        <w:pStyle w:val="TXT1"/>
      </w:pPr>
    </w:p>
    <w:p w14:paraId="018BC299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9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9,)), </w:t>
      </w:r>
      <w:r w:rsidRPr="0059667B">
        <w:t>Test</w:t>
      </w:r>
      <w:r w:rsidRPr="00447BFD">
        <w:t xml:space="preserve">(26.02.2024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69B506E6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7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>
        <w:t>gbp</w:t>
      </w:r>
      <w:r w:rsidRPr="00447BFD">
        <w:t>_</w:t>
      </w:r>
      <w:r>
        <w:t>rub</w:t>
      </w:r>
    </w:p>
    <w:p w14:paraId="60D6A2E9" w14:textId="77777777" w:rsidR="0059667B" w:rsidRPr="00447BFD" w:rsidRDefault="0059667B" w:rsidP="0059667B">
      <w:pPr>
        <w:pStyle w:val="TXT1"/>
      </w:pPr>
    </w:p>
    <w:p w14:paraId="2534A587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9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94,)), </w:t>
      </w:r>
      <w:r w:rsidRPr="0059667B">
        <w:t>Test</w:t>
      </w:r>
      <w:r w:rsidRPr="00447BFD">
        <w:t xml:space="preserve">(04.03.2024-07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6FBF008F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5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gbp</w:t>
      </w:r>
      <w:r w:rsidRPr="00447BFD">
        <w:t>_</w:t>
      </w:r>
      <w:r w:rsidRPr="0059667B">
        <w:t>rub</w:t>
      </w:r>
    </w:p>
    <w:p w14:paraId="0D8569F5" w14:textId="77777777" w:rsidR="0059667B" w:rsidRPr="00447BFD" w:rsidRDefault="0059667B" w:rsidP="0059667B">
      <w:pPr>
        <w:pStyle w:val="TXT1"/>
      </w:pPr>
    </w:p>
    <w:p w14:paraId="523EA728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9.12.2023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4,)), </w:t>
      </w:r>
      <w:r w:rsidRPr="0059667B">
        <w:t>Test</w:t>
      </w:r>
      <w:r w:rsidRPr="00447BFD">
        <w:t xml:space="preserve">(03.01.2024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489F8A7D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2B90B8E6" w14:textId="77777777" w:rsidR="0059667B" w:rsidRPr="00447BFD" w:rsidRDefault="0059667B" w:rsidP="0059667B">
      <w:pPr>
        <w:pStyle w:val="TXT1"/>
      </w:pPr>
    </w:p>
    <w:p w14:paraId="6A122113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7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7,)), </w:t>
      </w:r>
      <w:r w:rsidRPr="0059667B">
        <w:t>Test</w:t>
      </w:r>
      <w:r w:rsidRPr="00447BFD">
        <w:t xml:space="preserve">(08.01.2024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548BC7B8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1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1179B450" w14:textId="77777777" w:rsidR="0059667B" w:rsidRPr="00447BFD" w:rsidRDefault="0059667B" w:rsidP="0059667B">
      <w:pPr>
        <w:pStyle w:val="TXT1"/>
      </w:pPr>
    </w:p>
    <w:p w14:paraId="05072C12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2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2,)), </w:t>
      </w:r>
      <w:r w:rsidRPr="0059667B">
        <w:t>Test</w:t>
      </w:r>
      <w:r w:rsidRPr="00447BFD">
        <w:t xml:space="preserve">(16.01.2024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7F325B31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9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49E170E5" w14:textId="77777777" w:rsidR="0059667B" w:rsidRPr="00447BFD" w:rsidRDefault="0059667B" w:rsidP="0059667B">
      <w:pPr>
        <w:pStyle w:val="TXT1"/>
      </w:pPr>
    </w:p>
    <w:p w14:paraId="68B4D209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6,)), </w:t>
      </w:r>
      <w:r w:rsidRPr="0059667B">
        <w:t>Test</w:t>
      </w:r>
      <w:r w:rsidRPr="00447BFD">
        <w:t xml:space="preserve">(22.01.2024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7BEAA318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5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737FCB46" w14:textId="77777777" w:rsidR="0059667B" w:rsidRPr="00447BFD" w:rsidRDefault="0059667B" w:rsidP="0059667B">
      <w:pPr>
        <w:pStyle w:val="TXT1"/>
      </w:pPr>
    </w:p>
    <w:p w14:paraId="08A62A81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1,)), </w:t>
      </w:r>
      <w:r w:rsidRPr="0059667B">
        <w:t>Test</w:t>
      </w:r>
      <w:r w:rsidRPr="00447BFD">
        <w:t xml:space="preserve">(29.01.2024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69B943E5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036E8867" w14:textId="77777777" w:rsidR="0059667B" w:rsidRPr="00447BFD" w:rsidRDefault="0059667B" w:rsidP="0059667B">
      <w:pPr>
        <w:pStyle w:val="TXT1"/>
      </w:pPr>
    </w:p>
    <w:p w14:paraId="42739396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6,)), </w:t>
      </w:r>
      <w:r w:rsidRPr="0059667B">
        <w:t>Test</w:t>
      </w:r>
      <w:r w:rsidRPr="00447BFD">
        <w:t xml:space="preserve">(05.02.2024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66F1B5DC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8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61DAA6FD" w14:textId="77777777" w:rsidR="0059667B" w:rsidRPr="00447BFD" w:rsidRDefault="0059667B" w:rsidP="0059667B">
      <w:pPr>
        <w:pStyle w:val="TXT1"/>
      </w:pPr>
    </w:p>
    <w:p w14:paraId="1C453199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1,)), </w:t>
      </w:r>
      <w:r w:rsidRPr="0059667B">
        <w:t>Test</w:t>
      </w:r>
      <w:r w:rsidRPr="00447BFD">
        <w:t xml:space="preserve">(12.02.2024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258C6D76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13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17500829" w14:textId="77777777" w:rsidR="0059667B" w:rsidRPr="00447BFD" w:rsidRDefault="0059667B" w:rsidP="0059667B">
      <w:pPr>
        <w:pStyle w:val="TXT1"/>
      </w:pPr>
    </w:p>
    <w:p w14:paraId="7455BA86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6,)), </w:t>
      </w:r>
      <w:r w:rsidRPr="0059667B">
        <w:t>Test</w:t>
      </w:r>
      <w:r w:rsidRPr="00447BFD">
        <w:t xml:space="preserve">(20.02.2024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17E19846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9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449B76FE" w14:textId="77777777" w:rsidR="0059667B" w:rsidRPr="00447BFD" w:rsidRDefault="0059667B" w:rsidP="0059667B">
      <w:pPr>
        <w:pStyle w:val="TXT1"/>
      </w:pPr>
    </w:p>
    <w:p w14:paraId="1B30C5A4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9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9,)), </w:t>
      </w:r>
      <w:r w:rsidRPr="0059667B">
        <w:t>Test</w:t>
      </w:r>
      <w:r w:rsidRPr="00447BFD">
        <w:t xml:space="preserve">(26.02.2024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391AF67A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34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5A6E6E40" w14:textId="77777777" w:rsidR="0059667B" w:rsidRPr="00447BFD" w:rsidRDefault="0059667B" w:rsidP="0059667B">
      <w:pPr>
        <w:pStyle w:val="TXT1"/>
      </w:pPr>
    </w:p>
    <w:p w14:paraId="59887579" w14:textId="77777777" w:rsidR="0059667B" w:rsidRPr="00447BFD" w:rsidRDefault="0059667B" w:rsidP="0059667B">
      <w:pPr>
        <w:pStyle w:val="TXT1"/>
      </w:pPr>
      <w:proofErr w:type="gramStart"/>
      <w:r w:rsidRPr="0059667B">
        <w:lastRenderedPageBreak/>
        <w:t>Train</w:t>
      </w:r>
      <w:r w:rsidRPr="00447BFD">
        <w:t>(</w:t>
      </w:r>
      <w:proofErr w:type="gramEnd"/>
      <w:r w:rsidRPr="00447BFD">
        <w:t xml:space="preserve">11.05.2006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9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94,)), </w:t>
      </w:r>
      <w:r w:rsidRPr="0059667B">
        <w:t>Test</w:t>
      </w:r>
      <w:r w:rsidRPr="00447BFD">
        <w:t xml:space="preserve">(04.03.2024-07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630F9632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8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jpy</w:t>
      </w:r>
      <w:r w:rsidRPr="00447BFD">
        <w:t>_</w:t>
      </w:r>
      <w:r w:rsidRPr="0059667B">
        <w:t>rub</w:t>
      </w:r>
    </w:p>
    <w:p w14:paraId="6801E3F0" w14:textId="77777777" w:rsidR="0059667B" w:rsidRPr="00447BFD" w:rsidRDefault="0059667B" w:rsidP="0059667B">
      <w:pPr>
        <w:pStyle w:val="TXT1"/>
      </w:pPr>
    </w:p>
    <w:p w14:paraId="2B925DFB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9.12.2023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4,)), </w:t>
      </w:r>
      <w:r w:rsidRPr="0059667B">
        <w:t>Test</w:t>
      </w:r>
      <w:r w:rsidRPr="00447BFD">
        <w:t xml:space="preserve">(03.01.2024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292C4053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2.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21AC7756" w14:textId="77777777" w:rsidR="0059667B" w:rsidRPr="00447BFD" w:rsidRDefault="0059667B" w:rsidP="0059667B">
      <w:pPr>
        <w:pStyle w:val="TXT1"/>
      </w:pPr>
    </w:p>
    <w:p w14:paraId="706AE725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5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57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57,)), </w:t>
      </w:r>
      <w:r w:rsidRPr="0059667B">
        <w:t>Test</w:t>
      </w:r>
      <w:r w:rsidRPr="00447BFD">
        <w:t xml:space="preserve">(08.01.2024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50326C87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41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397A5B13" w14:textId="77777777" w:rsidR="0059667B" w:rsidRPr="00447BFD" w:rsidRDefault="0059667B" w:rsidP="0059667B">
      <w:pPr>
        <w:pStyle w:val="TXT1"/>
      </w:pPr>
    </w:p>
    <w:p w14:paraId="2604AE30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2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2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2,)), </w:t>
      </w:r>
      <w:r w:rsidRPr="0059667B">
        <w:t>Test</w:t>
      </w:r>
      <w:r w:rsidRPr="00447BFD">
        <w:t xml:space="preserve">(16.01.2024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1C9B2974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25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0791FB98" w14:textId="77777777" w:rsidR="0059667B" w:rsidRPr="00447BFD" w:rsidRDefault="0059667B" w:rsidP="0059667B">
      <w:pPr>
        <w:pStyle w:val="TXT1"/>
      </w:pPr>
    </w:p>
    <w:p w14:paraId="066DAF65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9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6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66,)), </w:t>
      </w:r>
      <w:r w:rsidRPr="0059667B">
        <w:t>Test</w:t>
      </w:r>
      <w:r w:rsidRPr="00447BFD">
        <w:t xml:space="preserve">(22.01.2024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38EE5982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4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2AECA353" w14:textId="77777777" w:rsidR="0059667B" w:rsidRPr="00447BFD" w:rsidRDefault="0059667B" w:rsidP="0059667B">
      <w:pPr>
        <w:pStyle w:val="TXT1"/>
      </w:pPr>
    </w:p>
    <w:p w14:paraId="53426B7C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6.01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1,)), </w:t>
      </w:r>
      <w:r w:rsidRPr="0059667B">
        <w:t>Test</w:t>
      </w:r>
      <w:r w:rsidRPr="00447BFD">
        <w:t xml:space="preserve">(29.01.2024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36226710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52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60D8A3AE" w14:textId="77777777" w:rsidR="0059667B" w:rsidRPr="00447BFD" w:rsidRDefault="0059667B" w:rsidP="0059667B">
      <w:pPr>
        <w:pStyle w:val="TXT1"/>
      </w:pPr>
    </w:p>
    <w:p w14:paraId="720C465D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7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76,)), </w:t>
      </w:r>
      <w:r w:rsidRPr="0059667B">
        <w:t>Test</w:t>
      </w:r>
      <w:r w:rsidRPr="00447BFD">
        <w:t xml:space="preserve">(05.02.2024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5BF45D29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46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48A6E601" w14:textId="77777777" w:rsidR="0059667B" w:rsidRPr="00447BFD" w:rsidRDefault="0059667B" w:rsidP="0059667B">
      <w:pPr>
        <w:pStyle w:val="TXT1"/>
      </w:pPr>
    </w:p>
    <w:p w14:paraId="45D294B9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9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1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1,)), </w:t>
      </w:r>
      <w:r w:rsidRPr="0059667B">
        <w:t>Test</w:t>
      </w:r>
      <w:r w:rsidRPr="00447BFD">
        <w:t xml:space="preserve">(12.02.2024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3AA04750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29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31DC9431" w14:textId="77777777" w:rsidR="0059667B" w:rsidRPr="00447BFD" w:rsidRDefault="0059667B" w:rsidP="0059667B">
      <w:pPr>
        <w:pStyle w:val="TXT1"/>
      </w:pPr>
    </w:p>
    <w:p w14:paraId="762DE441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16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6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6,)), </w:t>
      </w:r>
      <w:r w:rsidRPr="0059667B">
        <w:t>Test</w:t>
      </w:r>
      <w:r w:rsidRPr="00447BFD">
        <w:t xml:space="preserve">(20.02.2024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3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3,)), </w:t>
      </w:r>
    </w:p>
    <w:p w14:paraId="599A8441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1.2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17D08829" w14:textId="77777777" w:rsidR="0059667B" w:rsidRPr="00447BFD" w:rsidRDefault="0059667B" w:rsidP="0059667B">
      <w:pPr>
        <w:pStyle w:val="TXT1"/>
      </w:pPr>
    </w:p>
    <w:p w14:paraId="36043881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22.02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89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89,)), </w:t>
      </w:r>
      <w:r w:rsidRPr="0059667B">
        <w:t>Test</w:t>
      </w:r>
      <w:r w:rsidRPr="00447BFD">
        <w:t xml:space="preserve">(26.02.2024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5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5,)), </w:t>
      </w:r>
    </w:p>
    <w:p w14:paraId="5AF87BC3" w14:textId="77777777" w:rsidR="0059667B" w:rsidRPr="00447BFD" w:rsidRDefault="0059667B" w:rsidP="0059667B">
      <w:pPr>
        <w:pStyle w:val="TXT1"/>
      </w:pPr>
      <w:r w:rsidRPr="003A06CC">
        <w:rPr>
          <w:lang w:val="ru-RU"/>
        </w:rPr>
        <w:t>Ошибка</w:t>
      </w:r>
      <w:r w:rsidRPr="00447BFD">
        <w:t xml:space="preserve">: 0.57 %,  </w:t>
      </w:r>
      <w:proofErr w:type="gramStart"/>
      <w:r w:rsidRPr="003A06CC">
        <w:rPr>
          <w:lang w:val="ru-RU"/>
        </w:rPr>
        <w:t>Валюта</w:t>
      </w:r>
      <w:proofErr w:type="gramEnd"/>
      <w:r w:rsidRPr="00447BFD">
        <w:t xml:space="preserve">: </w:t>
      </w:r>
      <w:r w:rsidRPr="0059667B">
        <w:t>usd</w:t>
      </w:r>
      <w:r w:rsidRPr="00447BFD">
        <w:t>_</w:t>
      </w:r>
      <w:r w:rsidRPr="0059667B">
        <w:t>rub</w:t>
      </w:r>
    </w:p>
    <w:p w14:paraId="09B0CBF3" w14:textId="77777777" w:rsidR="0059667B" w:rsidRPr="00447BFD" w:rsidRDefault="0059667B" w:rsidP="0059667B">
      <w:pPr>
        <w:pStyle w:val="TXT1"/>
      </w:pPr>
    </w:p>
    <w:p w14:paraId="5E8CD02A" w14:textId="77777777" w:rsidR="0059667B" w:rsidRPr="00447BFD" w:rsidRDefault="0059667B" w:rsidP="0059667B">
      <w:pPr>
        <w:pStyle w:val="TXT1"/>
      </w:pPr>
      <w:proofErr w:type="gramStart"/>
      <w:r w:rsidRPr="0059667B">
        <w:t>Train</w:t>
      </w:r>
      <w:r w:rsidRPr="00447BFD">
        <w:t>(</w:t>
      </w:r>
      <w:proofErr w:type="gramEnd"/>
      <w:r w:rsidRPr="00447BFD">
        <w:t xml:space="preserve">11.05.2006-01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09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094,)), </w:t>
      </w:r>
      <w:r w:rsidRPr="0059667B">
        <w:t>Test</w:t>
      </w:r>
      <w:r w:rsidRPr="00447BFD">
        <w:t xml:space="preserve">(04.03.2024-07.03.2024, </w:t>
      </w:r>
      <w:r w:rsidRPr="0059667B">
        <w:t>X</w:t>
      </w:r>
      <w:r w:rsidRPr="00447BFD">
        <w:t>.</w:t>
      </w:r>
      <w:r w:rsidRPr="0059667B">
        <w:t>shape</w:t>
      </w:r>
      <w:r w:rsidRPr="00447BFD">
        <w:t xml:space="preserve">(4, 14), </w:t>
      </w:r>
      <w:r w:rsidRPr="0059667B">
        <w:t>y</w:t>
      </w:r>
      <w:r w:rsidRPr="00447BFD">
        <w:t>.</w:t>
      </w:r>
      <w:r w:rsidRPr="0059667B">
        <w:t>shape</w:t>
      </w:r>
      <w:r w:rsidRPr="00447BFD"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5 </w:t>
      </w:r>
      <w:proofErr w:type="gramStart"/>
      <w:r w:rsidRPr="0059667B">
        <w:t xml:space="preserve">%,  </w:t>
      </w:r>
      <w:r>
        <w:t>Валюта</w:t>
      </w:r>
      <w:proofErr w:type="gramEnd"/>
      <w:r w:rsidRPr="0059667B">
        <w:t>: usd_rub</w:t>
      </w:r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4" w:name="_Toc172787056"/>
      <w:bookmarkStart w:id="75" w:name="_Ref172889575"/>
      <w:r w:rsidRPr="0059667B">
        <w:t>Визуализация результатов кросс-валидации</w:t>
      </w:r>
      <w:bookmarkEnd w:id="74"/>
      <w:bookmarkEnd w:id="75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троим 4-е графика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год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вартал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месяц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неделя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кросс-валидация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447BFD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447BFD">
        <w:rPr>
          <w:rFonts w:eastAsia="Times New Roman" w:cs="Times New Roman"/>
          <w:color w:val="795E26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0.3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0.5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датафрем по условию валюты и типа разбиения (год, месяц и тд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type_split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 и легенду</w:t>
      </w:r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ставляем стиль и положение легенды</w:t>
      </w:r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0A26D8DC" w:rsidR="006320C5" w:rsidRPr="00E64F85" w:rsidRDefault="00861434" w:rsidP="00F574F3">
      <w:pPr>
        <w:pStyle w:val="aff8"/>
      </w:pPr>
      <w:bookmarkStart w:id="76" w:name="_Ref1728953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7</w:t>
      </w:r>
      <w:r>
        <w:fldChar w:fldCharType="end"/>
      </w:r>
      <w:bookmarkEnd w:id="76"/>
      <w:r>
        <w:t>. График результатов кросс-валидации</w:t>
      </w:r>
    </w:p>
    <w:p w14:paraId="6363D404" w14:textId="24FA0AC6" w:rsidR="00E64F85" w:rsidRPr="00E64F85" w:rsidRDefault="00E64F85" w:rsidP="00E64F85">
      <w:r>
        <w:t>Из графика видно, что ошибка предсказания курса валют резко возрастает, когда наблюдается сложная политическая обстановка (2014 и 202</w:t>
      </w:r>
      <w:r w:rsidR="007F2FFC">
        <w:t>2</w:t>
      </w:r>
      <w:r>
        <w:t xml:space="preserve"> года). Если добавить </w:t>
      </w:r>
      <w:r w:rsidR="0038583D">
        <w:t>признаки,</w:t>
      </w:r>
      <w:r>
        <w:t xml:space="preserve"> которые отражают политическую обстановку, качество прогноза должно улуч</w:t>
      </w:r>
      <w:r w:rsidR="001F3C75">
        <w:t>шиться. Чем короче период</w:t>
      </w:r>
      <w:r w:rsidR="0038583D">
        <w:t xml:space="preserve"> предсказания, тем меньше ошибка предсказания. Лучшие результаты предсказания курса валют получается если предсказывать на неделю.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7" w:name="_Toc172787057"/>
      <w:bookmarkStart w:id="78" w:name="_Ref172889600"/>
      <w:r w:rsidRPr="00AF1B07">
        <w:rPr>
          <w:lang w:val="en-US"/>
        </w:rPr>
        <w:lastRenderedPageBreak/>
        <w:t>Важность признаков модели</w:t>
      </w:r>
      <w:bookmarkEnd w:id="77"/>
      <w:bookmarkEnd w:id="78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бежимся по всем валютам</w:t>
      </w:r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item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list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итерируем функцию-генератор</w:t>
      </w:r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split_on_time_series(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item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X_train, y_train, X_test, y_test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087A90CD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17772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17772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ъединим все данные в общий дата</w:t>
      </w:r>
      <w:r w:rsidR="00796B5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фрейм и отсортируем по индексу (индекс </w:t>
      </w:r>
      <w:proofErr w:type="gram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 это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X_train = 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X_train, X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y_train = 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y_train, y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(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, y_train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[currency_item] = rf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odel.feat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importances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r>
        <w:lastRenderedPageBreak/>
        <w:t>результат выполнения</w:t>
      </w:r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3EDC0794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447BFD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447BFD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67BEC6" w14:textId="77777777" w:rsidR="008B2B1F" w:rsidRPr="00447BFD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Получим список всех фичей</w:t>
      </w:r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X_</w:t>
      </w:r>
      <w:proofErr w:type="gram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train.column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values.tolist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5B141603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график</w:t>
      </w:r>
      <w:r w:rsidR="0074321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74321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importance_of_signs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447BFD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447BFD">
        <w:rPr>
          <w:rFonts w:eastAsia="Times New Roman" w:cs="Times New Roman"/>
          <w:color w:val="795E26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0.6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0.45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, importance_of_signs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1F3CC279" w:rsidR="004D2999" w:rsidRDefault="00F574F3" w:rsidP="00F574F3">
      <w:pPr>
        <w:pStyle w:val="aff8"/>
      </w:pPr>
      <w:bookmarkStart w:id="79" w:name="_Ref17289504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9</w:t>
      </w:r>
      <w:r>
        <w:fldChar w:fldCharType="end"/>
      </w:r>
      <w:bookmarkEnd w:id="79"/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B6A4D06" w14:textId="20E8356F" w:rsidR="00C1758D" w:rsidRPr="00F574F3" w:rsidRDefault="00C1758D" w:rsidP="00C1758D">
      <w:r>
        <w:t>На курс каждой валюты влияют свои признаки, но основными признаками влияющие на к</w:t>
      </w:r>
      <w:r w:rsidR="00647A42">
        <w:t>урс всех валют, является стоимость на драгоценные металлы.</w:t>
      </w:r>
    </w:p>
    <w:p w14:paraId="2F521F89" w14:textId="3D32BE11" w:rsidR="004D2999" w:rsidRDefault="00E96CC6" w:rsidP="00FF7517">
      <w:pPr>
        <w:pStyle w:val="a0"/>
        <w:pageBreakBefore/>
      </w:pPr>
      <w:bookmarkStart w:id="80" w:name="_Toc172787058"/>
      <w:bookmarkStart w:id="81" w:name="_Ref172889633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80"/>
      <w:bookmarkEnd w:id="81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</w:p>
    <w:p w14:paraId="30325086" w14:textId="53312717" w:rsidR="004D2999" w:rsidRDefault="00AF2454" w:rsidP="00A91166">
      <w:pPr>
        <w:pStyle w:val="Title1"/>
        <w:keepNext/>
      </w:pPr>
      <w:r>
        <w:t>результат выполнения</w:t>
      </w:r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17E929EA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0D8E688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02B5E7ED" w14:textId="77777777" w:rsidR="00081B63" w:rsidRPr="00E96CC6" w:rsidRDefault="00081B63" w:rsidP="00081B63">
      <w:r>
        <w:t>Посмотрим среднее значение из 10 предсказаний в зависимости от валюты и длительности предсказаний.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r>
        <w:lastRenderedPageBreak/>
        <w:t>результат выполнения</w:t>
      </w:r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6111C4F0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23D163A5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график</w:t>
      </w:r>
      <w:r w:rsidR="000152A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0152A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447BFD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447BFD">
        <w:rPr>
          <w:rFonts w:eastAsia="Times New Roman" w:cs="Times New Roman"/>
          <w:color w:val="795E26"/>
          <w:kern w:val="0"/>
          <w:szCs w:val="21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0.6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47BFD">
        <w:rPr>
          <w:rFonts w:eastAsia="Times New Roman" w:cs="Times New Roman"/>
          <w:color w:val="098658"/>
          <w:kern w:val="0"/>
          <w:szCs w:val="21"/>
          <w14:ligatures w14:val="none"/>
        </w:rPr>
        <w:t>0.6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1F1BB21" w14:textId="77777777" w:rsidR="008B2B1F" w:rsidRPr="00447BFD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447BF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</w:t>
      </w:r>
      <w:proofErr w:type="gram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abe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4238962E" w:rsidR="00E7215B" w:rsidRPr="00CA34FD" w:rsidRDefault="00357356" w:rsidP="00357356">
      <w:pPr>
        <w:pStyle w:val="aff8"/>
      </w:pPr>
      <w:bookmarkStart w:id="82" w:name="_Ref1728948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2</w:t>
      </w:r>
      <w:r>
        <w:fldChar w:fldCharType="end"/>
      </w:r>
      <w:bookmarkEnd w:id="82"/>
      <w:r>
        <w:t>. Среднее значение ошибки предсказания в зависимости от длительности предсказания</w:t>
      </w:r>
      <w:r w:rsidR="00CA34FD" w:rsidRPr="00CA34FD">
        <w:t xml:space="preserve"> </w:t>
      </w:r>
      <w:r w:rsidR="00CA34FD">
        <w:t>и валюты</w:t>
      </w:r>
    </w:p>
    <w:p w14:paraId="5278D2EA" w14:textId="4747AD2C" w:rsidR="00CA34FD" w:rsidRDefault="00CA34FD" w:rsidP="00CA34FD">
      <w:r>
        <w:t>Ошибка предсказания курса валюты меняется, в зависимости от продолжительности предсказаний и самой валюты.</w:t>
      </w:r>
    </w:p>
    <w:p w14:paraId="47B20175" w14:textId="58C4FD01" w:rsidR="00CA34FD" w:rsidRDefault="00CA34FD" w:rsidP="00CA34FD">
      <w:r>
        <w:t>Посмотрим среднею ошибку предсказаний по всем валютам.</w:t>
      </w:r>
    </w:p>
    <w:p w14:paraId="40CB66DD" w14:textId="73D7914D" w:rsidR="00CA34FD" w:rsidRPr="00146DA9" w:rsidRDefault="00CA34FD" w:rsidP="00CA34FD">
      <w:pPr>
        <w:pStyle w:val="Title"/>
        <w:rPr>
          <w:lang w:val="ru-RU"/>
        </w:rPr>
      </w:pPr>
      <w:r w:rsidRPr="00146DA9">
        <w:rPr>
          <w:lang w:val="ru-RU"/>
        </w:rPr>
        <w:t xml:space="preserve">ячейка </w:t>
      </w:r>
      <w:r>
        <w:t>Jupiter</w:t>
      </w:r>
      <w:r w:rsidRPr="00146DA9">
        <w:rPr>
          <w:lang w:val="ru-RU"/>
        </w:rPr>
        <w:t xml:space="preserve"> </w:t>
      </w:r>
      <w:r>
        <w:t>Notebook</w:t>
      </w:r>
    </w:p>
    <w:p w14:paraId="0C95EF6D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bookmarkStart w:id="83" w:name="_Toc172787059"/>
      <w:bookmarkStart w:id="84" w:name="_Toc172357319"/>
      <w:r w:rsidRPr="00146DA9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группируем средние значения в зависимости от типа разбиения</w:t>
      </w:r>
    </w:p>
    <w:p w14:paraId="6F0EEA28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</w:t>
      </w:r>
      <w:proofErr w:type="gram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info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groupby</w:t>
      </w:r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s_index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000FF"/>
          <w:kern w:val="0"/>
          <w:szCs w:val="18"/>
          <w14:ligatures w14:val="none"/>
        </w:rPr>
        <w:t>Fals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.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g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enam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umn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ort_value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3C47CF99" w14:textId="77777777" w:rsidR="00CA34FD" w:rsidRPr="00146DA9" w:rsidRDefault="00CA34FD" w:rsidP="00146DA9">
      <w:pPr>
        <w:pStyle w:val="TXT1"/>
        <w:rPr>
          <w:szCs w:val="18"/>
        </w:rPr>
      </w:pPr>
    </w:p>
    <w:p w14:paraId="0937027D" w14:textId="7C3D7E72" w:rsidR="00146DA9" w:rsidRPr="00445493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рисуем график средней ошибки в зависимости от продолжительности пре</w:t>
      </w:r>
      <w:r w:rsidR="00661321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д</w:t>
      </w: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сказаний</w:t>
      </w:r>
    </w:p>
    <w:p w14:paraId="1E67358D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тиль заголовков</w:t>
      </w:r>
    </w:p>
    <w:p w14:paraId="787E284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= {</w:t>
      </w:r>
    </w:p>
    <w:p w14:paraId="1ADC25A1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: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4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,</w:t>
      </w:r>
    </w:p>
    <w:p w14:paraId="0A9C527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}</w:t>
      </w:r>
    </w:p>
    <w:p w14:paraId="2A13F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5A3C8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даём размер полотна</w:t>
      </w:r>
    </w:p>
    <w:p w14:paraId="5E58F0EC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figure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ig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[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7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5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])</w:t>
      </w:r>
    </w:p>
    <w:p w14:paraId="151F6BC6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1763CD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головок графика</w:t>
      </w:r>
    </w:p>
    <w:p w14:paraId="6008902B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title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курса валют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y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dic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438FA4E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Задаём размер шривта и угол поворота текста для осей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Y</w:t>
      </w:r>
    </w:p>
    <w:p w14:paraId="78B5FF3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ticks</w:t>
      </w:r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790DD8B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yticks</w:t>
      </w:r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2340EE88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Делаем размер шрифта по Х=8 и задаём название оси</w:t>
      </w:r>
    </w:p>
    <w:p w14:paraId="0D0B947A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label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в %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8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104BC139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45406453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Отрисовываем графики</w:t>
      </w:r>
    </w:p>
    <w:p w14:paraId="52559BF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h</w:t>
      </w:r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ound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2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)</w:t>
      </w:r>
    </w:p>
    <w:p w14:paraId="394D4E7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65C6F44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_</w:t>
      </w:r>
      <w:proofErr w:type="gramStart"/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label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gramEnd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paddin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-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o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black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C954C1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    </w:t>
      </w:r>
    </w:p>
    <w:p w14:paraId="2694C61B" w14:textId="6B07297F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Вывести график на экран</w:t>
      </w:r>
    </w:p>
    <w:p w14:paraId="3480B2AE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how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)</w:t>
      </w:r>
    </w:p>
    <w:p w14:paraId="0EC6DF53" w14:textId="6B63F624" w:rsidR="00CA34FD" w:rsidRPr="000152A5" w:rsidRDefault="00146DA9" w:rsidP="00146DA9">
      <w:pPr>
        <w:pStyle w:val="Title1"/>
        <w:rPr>
          <w:lang w:val="ru-RU"/>
        </w:rPr>
      </w:pPr>
      <w:r w:rsidRPr="000152A5">
        <w:rPr>
          <w:lang w:val="ru-RU"/>
        </w:rPr>
        <w:t>результат выполнения</w:t>
      </w:r>
    </w:p>
    <w:p w14:paraId="76DAAC6D" w14:textId="3A7707B9" w:rsidR="00146DA9" w:rsidRDefault="001159DF" w:rsidP="00146DA9">
      <w:pPr>
        <w:pStyle w:val="ab"/>
      </w:pPr>
      <w:r>
        <w:drawing>
          <wp:inline distT="0" distB="0" distL="0" distR="0" wp14:anchorId="0370264B" wp14:editId="20665DAE">
            <wp:extent cx="4440725" cy="3316491"/>
            <wp:effectExtent l="0" t="0" r="0" b="0"/>
            <wp:docPr id="1104340928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340928" name="Рисунок 1104340928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5907" cy="3335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CCD6D" w14:textId="5045916F" w:rsidR="00146DA9" w:rsidRDefault="00146DA9" w:rsidP="00983752">
      <w:pPr>
        <w:pStyle w:val="aff8"/>
      </w:pPr>
      <w:bookmarkStart w:id="85" w:name="_Ref172894525"/>
      <w:bookmarkStart w:id="86" w:name="_Ref17289449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bookmarkEnd w:id="85"/>
      <w:r>
        <w:t>. Общая средняя ошибка предсказаний курса</w:t>
      </w:r>
      <w:r w:rsidR="00447BFD">
        <w:t xml:space="preserve"> всех</w:t>
      </w:r>
      <w:r>
        <w:t xml:space="preserve"> валют</w:t>
      </w:r>
      <w:bookmarkEnd w:id="86"/>
    </w:p>
    <w:p w14:paraId="4313D876" w14:textId="0D7C483E" w:rsidR="00146DA9" w:rsidRPr="00146DA9" w:rsidRDefault="00983752" w:rsidP="00CA34FD">
      <w:r>
        <w:t xml:space="preserve">В среднем курсы валют хорошо предсказываются на короткий период и с увеличением периода предсказания, точность предсказаний снижается. </w:t>
      </w:r>
    </w:p>
    <w:p w14:paraId="0327AECD" w14:textId="2FEE2006" w:rsidR="00CA11FD" w:rsidRDefault="00CA11FD" w:rsidP="00CA11FD">
      <w:pPr>
        <w:pStyle w:val="a0"/>
      </w:pPr>
      <w:r>
        <w:t>Автоматизация процесса</w:t>
      </w:r>
      <w:bookmarkEnd w:id="83"/>
    </w:p>
    <w:p w14:paraId="2A6F1E23" w14:textId="63A13B76" w:rsidR="00872741" w:rsidRDefault="00872741" w:rsidP="00CA11FD">
      <w:r>
        <w:t>Для добавления/удаления признаков (фич) или целевых переменных (таргет</w:t>
      </w:r>
      <w:r w:rsidR="00735F16">
        <w:t>ов</w:t>
      </w:r>
      <w:r>
        <w:t>) не потребуется изменять код ноутбука, для этого нужно добавить/удалить датасет в директори</w:t>
      </w:r>
      <w:r w:rsidR="006B5D4E">
        <w:t>и</w:t>
      </w:r>
      <w:r>
        <w:t xml:space="preserve"> откуда производится чтение датасетов (пункт </w:t>
      </w:r>
      <w:r>
        <w:fldChar w:fldCharType="begin"/>
      </w:r>
      <w:r>
        <w:instrText xml:space="preserve"> REF _Ref172889049 \r \h </w:instrText>
      </w:r>
      <w:r>
        <w:fldChar w:fldCharType="separate"/>
      </w:r>
      <w:r>
        <w:t>2.6</w:t>
      </w:r>
      <w:r>
        <w:fldChar w:fldCharType="end"/>
      </w:r>
      <w:r>
        <w:t>).</w:t>
      </w:r>
    </w:p>
    <w:p w14:paraId="43B71C1D" w14:textId="1E024F87" w:rsidR="00CA11FD" w:rsidRDefault="00872741" w:rsidP="00CA11FD">
      <w:r>
        <w:lastRenderedPageBreak/>
        <w:t>На графиках возможно потребуется скорре</w:t>
      </w:r>
      <w:r w:rsidR="005376E8">
        <w:t xml:space="preserve">ктировать размер полотна, для лучшего отображения. Добавление новых графиков для каждого таргета и фичи происходит в автоматическом режиме (пункты: </w:t>
      </w:r>
      <w:r w:rsidR="005376E8">
        <w:fldChar w:fldCharType="begin"/>
      </w:r>
      <w:r w:rsidR="005376E8">
        <w:instrText xml:space="preserve"> REF _Ref172889521 \r \h </w:instrText>
      </w:r>
      <w:r w:rsidR="005376E8">
        <w:fldChar w:fldCharType="separate"/>
      </w:r>
      <w:r w:rsidR="005376E8">
        <w:t>2.7.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575 \r \h </w:instrText>
      </w:r>
      <w:r w:rsidR="005376E8">
        <w:fldChar w:fldCharType="separate"/>
      </w:r>
      <w:r w:rsidR="005376E8">
        <w:t>2.1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00 \r \h </w:instrText>
      </w:r>
      <w:r w:rsidR="005376E8">
        <w:fldChar w:fldCharType="separate"/>
      </w:r>
      <w:r w:rsidR="005376E8">
        <w:t>2.17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33 \r \h </w:instrText>
      </w:r>
      <w:r w:rsidR="005376E8">
        <w:fldChar w:fldCharType="separate"/>
      </w:r>
      <w:r w:rsidR="005376E8">
        <w:t>2.18</w:t>
      </w:r>
      <w:r w:rsidR="005376E8">
        <w:fldChar w:fldCharType="end"/>
      </w:r>
      <w:r w:rsidR="005376E8">
        <w:t>).</w:t>
      </w:r>
    </w:p>
    <w:p w14:paraId="4C35E484" w14:textId="7B13F8DD" w:rsidR="000D6557" w:rsidRPr="00CA11FD" w:rsidRDefault="00F7308F" w:rsidP="00CA11FD">
      <w:r>
        <w:t>В автоматическом режиме на графиках</w:t>
      </w:r>
      <w:r w:rsidR="000D6557">
        <w:t xml:space="preserve"> также будут </w:t>
      </w:r>
      <w:r w:rsidR="009253E3">
        <w:t>добавляться</w:t>
      </w:r>
      <w:r w:rsidR="000D6557">
        <w:t xml:space="preserve"> более понятные название таргетов (пункт </w:t>
      </w:r>
      <w:r w:rsidR="000D6557">
        <w:fldChar w:fldCharType="begin"/>
      </w:r>
      <w:r w:rsidR="000D6557">
        <w:instrText xml:space="preserve"> REF _Ref172890308 \r \h </w:instrText>
      </w:r>
      <w:r w:rsidR="000D6557">
        <w:fldChar w:fldCharType="separate"/>
      </w:r>
      <w:r w:rsidR="000D6557">
        <w:t>2.7.5</w:t>
      </w:r>
      <w:r w:rsidR="000D6557">
        <w:fldChar w:fldCharType="end"/>
      </w:r>
      <w:r w:rsidR="000D6557">
        <w:t>)</w:t>
      </w:r>
    </w:p>
    <w:p w14:paraId="75666BC6" w14:textId="784B7DD8" w:rsidR="00B40711" w:rsidRPr="00E825B6" w:rsidRDefault="00922FF1" w:rsidP="00C45742">
      <w:pPr>
        <w:pStyle w:val="a1"/>
      </w:pPr>
      <w:bookmarkStart w:id="87" w:name="_Toc172787060"/>
      <w:r>
        <w:lastRenderedPageBreak/>
        <w:t>Заключение</w:t>
      </w:r>
      <w:bookmarkEnd w:id="84"/>
      <w:bookmarkEnd w:id="87"/>
    </w:p>
    <w:p w14:paraId="5782DDC0" w14:textId="678E6DA4" w:rsidR="00401AA3" w:rsidRDefault="00F663A6" w:rsidP="00F663A6">
      <w:r>
        <w:t xml:space="preserve">В ходе выполнения этого дипломного проекта было установлено, что в среднем модель машинного обучения </w:t>
      </w:r>
      <w:r w:rsidRPr="005448AE">
        <w:rPr>
          <w:rStyle w:val="bash0"/>
        </w:rPr>
        <w:t>RandomForestRegressor</w:t>
      </w:r>
      <w:r>
        <w:t xml:space="preserve"> может ошибаться в </w:t>
      </w:r>
      <w:r w:rsidR="005448AE">
        <w:t>средних курсах валют, предсказанных за определённый временной интервал</w:t>
      </w:r>
      <w:r>
        <w:t>:</w:t>
      </w:r>
    </w:p>
    <w:p w14:paraId="03BA43AD" w14:textId="475623EF" w:rsidR="00F663A6" w:rsidRDefault="00F663A6" w:rsidP="00F663A6">
      <w:r>
        <w:t xml:space="preserve">ошибка прогноза </w:t>
      </w:r>
      <w:r w:rsidR="005448AE">
        <w:t>среднего курса за</w:t>
      </w:r>
      <w:r>
        <w:t xml:space="preserve"> неделю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0.75%</w:t>
      </w:r>
    </w:p>
    <w:p w14:paraId="0CE67B3B" w14:textId="1BE39BD1" w:rsidR="00903CAA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месяц –</w:t>
      </w:r>
      <w:r w:rsidR="005448AE">
        <w:t xml:space="preserve"> </w:t>
      </w:r>
      <w:r w:rsidR="005448AE" w:rsidRPr="005448AE">
        <w:rPr>
          <w:rStyle w:val="bash0"/>
        </w:rPr>
        <w:t>2.85%</w:t>
      </w:r>
    </w:p>
    <w:p w14:paraId="22BA0819" w14:textId="4D6015C5" w:rsidR="00F663A6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квартал –</w:t>
      </w:r>
      <w:r w:rsidR="005448AE">
        <w:t xml:space="preserve"> </w:t>
      </w:r>
      <w:r w:rsidR="005448AE" w:rsidRPr="005448AE">
        <w:rPr>
          <w:rStyle w:val="bash0"/>
        </w:rPr>
        <w:t>5.1%</w:t>
      </w:r>
    </w:p>
    <w:p w14:paraId="6282144B" w14:textId="2B9AC6EB" w:rsidR="00F663A6" w:rsidRDefault="00F663A6" w:rsidP="00F536FE">
      <w:pPr>
        <w:rPr>
          <w:rStyle w:val="bash0"/>
        </w:rPr>
      </w:pPr>
      <w:r>
        <w:t xml:space="preserve">ошибка прогноза </w:t>
      </w:r>
      <w:r w:rsidR="005448AE">
        <w:t xml:space="preserve">среднего курса за </w:t>
      </w:r>
      <w:r>
        <w:t xml:space="preserve">год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7.9%</w:t>
      </w:r>
    </w:p>
    <w:p w14:paraId="4D61487F" w14:textId="77777777" w:rsidR="00D040D0" w:rsidRDefault="00D040D0" w:rsidP="00F536FE"/>
    <w:p w14:paraId="2677CFF5" w14:textId="154B62DE" w:rsidR="00D040D0" w:rsidRDefault="005448AE" w:rsidP="00D040D0">
      <w:pPr>
        <w:rPr>
          <w:color w:val="auto"/>
        </w:rPr>
      </w:pPr>
      <w:r>
        <w:t>То есть это средние показатели</w:t>
      </w:r>
      <w:r w:rsidR="00D040D0">
        <w:t xml:space="preserve"> курсов валют,</w:t>
      </w:r>
      <w:r>
        <w:t xml:space="preserve"> </w:t>
      </w:r>
      <w:r w:rsidR="00D040D0">
        <w:t xml:space="preserve">полученные на отрезках времени 10 лет, 10 кварталов, 10 месяцев, 10 недель для валют: </w:t>
      </w:r>
      <w:r w:rsidR="00D040D0" w:rsidRPr="00D040D0">
        <w:rPr>
          <w:color w:val="auto"/>
        </w:rPr>
        <w:t>швейцарский франк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евро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японская иен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доллар СШ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китайский юань</w:t>
      </w:r>
      <w:r w:rsidR="00DC4D8F">
        <w:rPr>
          <w:color w:val="auto"/>
        </w:rPr>
        <w:t xml:space="preserve"> (</w:t>
      </w:r>
      <w:r w:rsidR="00DC4D8F">
        <w:rPr>
          <w:color w:val="auto"/>
        </w:rPr>
        <w:fldChar w:fldCharType="begin"/>
      </w:r>
      <w:r w:rsidR="00DC4D8F">
        <w:rPr>
          <w:color w:val="auto"/>
        </w:rPr>
        <w:instrText xml:space="preserve"> REF  _Ref172894525 \* Lower \h  \* MERGEFORMAT </w:instrText>
      </w:r>
      <w:r w:rsidR="00DC4D8F">
        <w:rPr>
          <w:color w:val="auto"/>
        </w:rPr>
      </w:r>
      <w:r w:rsidR="00DC4D8F">
        <w:rPr>
          <w:color w:val="auto"/>
        </w:rPr>
        <w:fldChar w:fldCharType="separate"/>
      </w:r>
      <w:r w:rsidR="00DC4D8F">
        <w:t xml:space="preserve">рисунок </w:t>
      </w:r>
      <w:r w:rsidR="00DC4D8F">
        <w:rPr>
          <w:noProof/>
        </w:rPr>
        <w:t>13</w:t>
      </w:r>
      <w:r w:rsidR="00DC4D8F">
        <w:rPr>
          <w:color w:val="auto"/>
        </w:rPr>
        <w:fldChar w:fldCharType="end"/>
      </w:r>
      <w:r w:rsidR="00DC4D8F">
        <w:rPr>
          <w:color w:val="auto"/>
        </w:rPr>
        <w:t>).</w:t>
      </w:r>
    </w:p>
    <w:p w14:paraId="6B960586" w14:textId="5FC47E5C" w:rsidR="00DC4D8F" w:rsidRDefault="00DC4D8F" w:rsidP="00D040D0">
      <w:pPr>
        <w:rPr>
          <w:color w:val="auto"/>
        </w:rPr>
      </w:pPr>
      <w:r>
        <w:rPr>
          <w:color w:val="auto"/>
        </w:rPr>
        <w:fldChar w:fldCharType="begin"/>
      </w:r>
      <w:r>
        <w:rPr>
          <w:color w:val="auto"/>
        </w:rPr>
        <w:instrText xml:space="preserve"> REF _Ref172894813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12</w:t>
      </w:r>
      <w:r>
        <w:rPr>
          <w:color w:val="auto"/>
        </w:rPr>
        <w:fldChar w:fldCharType="end"/>
      </w:r>
      <w:r>
        <w:rPr>
          <w:color w:val="auto"/>
        </w:rPr>
        <w:t xml:space="preserve"> показывает, что у каждой валюты есть собственные показатели эффективности предсказания.</w:t>
      </w:r>
      <w:r w:rsidR="003D5188">
        <w:rPr>
          <w:color w:val="auto"/>
        </w:rPr>
        <w:t xml:space="preserve"> </w:t>
      </w:r>
      <w:r>
        <w:rPr>
          <w:color w:val="auto"/>
        </w:rPr>
        <w:fldChar w:fldCharType="begin"/>
      </w:r>
      <w:r>
        <w:instrText xml:space="preserve"> REF _Ref172895040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9</w:t>
      </w:r>
      <w:r>
        <w:rPr>
          <w:color w:val="auto"/>
        </w:rPr>
        <w:fldChar w:fldCharType="end"/>
      </w:r>
      <w:r w:rsidR="007F2FFC">
        <w:rPr>
          <w:color w:val="auto"/>
        </w:rPr>
        <w:t xml:space="preserve"> показывает важность признаков для курса каждой валюты.</w:t>
      </w:r>
      <w:r w:rsidR="003D5188">
        <w:rPr>
          <w:color w:val="auto"/>
        </w:rPr>
        <w:t xml:space="preserve"> </w:t>
      </w:r>
      <w:r w:rsidR="007F2FFC">
        <w:rPr>
          <w:color w:val="auto"/>
        </w:rPr>
        <w:t xml:space="preserve">Динамику предсказаний для разных валют и временных отрезков отображает </w:t>
      </w:r>
      <w:r w:rsidR="007F2FFC">
        <w:rPr>
          <w:color w:val="auto"/>
        </w:rPr>
        <w:fldChar w:fldCharType="begin"/>
      </w:r>
      <w:r w:rsidR="007F2FFC">
        <w:rPr>
          <w:color w:val="auto"/>
        </w:rPr>
        <w:instrText xml:space="preserve"> REF  _Ref172895313 \* Lower \h  \* MERGEFORMAT </w:instrText>
      </w:r>
      <w:r w:rsidR="007F2FFC">
        <w:rPr>
          <w:color w:val="auto"/>
        </w:rPr>
      </w:r>
      <w:r w:rsidR="007F2FFC">
        <w:rPr>
          <w:color w:val="auto"/>
        </w:rPr>
        <w:fldChar w:fldCharType="separate"/>
      </w:r>
      <w:r w:rsidR="007F2FFC">
        <w:t xml:space="preserve">рисунок </w:t>
      </w:r>
      <w:r w:rsidR="007F2FFC">
        <w:rPr>
          <w:noProof/>
        </w:rPr>
        <w:t>7</w:t>
      </w:r>
      <w:r w:rsidR="007F2FFC">
        <w:rPr>
          <w:color w:val="auto"/>
        </w:rPr>
        <w:fldChar w:fldCharType="end"/>
      </w:r>
      <w:r w:rsidR="007F2FFC">
        <w:rPr>
          <w:color w:val="auto"/>
        </w:rPr>
        <w:t xml:space="preserve">. </w:t>
      </w:r>
    </w:p>
    <w:p w14:paraId="667EDC94" w14:textId="77777777" w:rsidR="00F20907" w:rsidRDefault="00F20907" w:rsidP="00D040D0">
      <w:pPr>
        <w:rPr>
          <w:color w:val="auto"/>
        </w:rPr>
      </w:pPr>
    </w:p>
    <w:p w14:paraId="7449A0CD" w14:textId="5B528E5E" w:rsidR="00F20907" w:rsidRDefault="00F20907" w:rsidP="00D040D0">
      <w:pPr>
        <w:rPr>
          <w:color w:val="auto"/>
        </w:rPr>
      </w:pPr>
      <w:r>
        <w:rPr>
          <w:color w:val="auto"/>
        </w:rPr>
        <w:t xml:space="preserve">Проанализировав </w:t>
      </w:r>
      <w:r w:rsidR="002C0DC4">
        <w:rPr>
          <w:color w:val="auto"/>
        </w:rPr>
        <w:t>эти графики,</w:t>
      </w:r>
      <w:r>
        <w:rPr>
          <w:color w:val="auto"/>
        </w:rPr>
        <w:t xml:space="preserve"> можно сделать вывод, что курс валют в большей части зависит от стоимости драгоценных металлов, а также на курс валюты влияет политическая ситуация.</w:t>
      </w:r>
      <w:r w:rsidR="002C0DC4">
        <w:rPr>
          <w:color w:val="auto"/>
        </w:rPr>
        <w:t xml:space="preserve"> Чем короче временной интервал прогноза, тем точнее прогноз.</w:t>
      </w:r>
    </w:p>
    <w:p w14:paraId="762D8CE1" w14:textId="77777777" w:rsidR="008F3E71" w:rsidRDefault="008F3E71" w:rsidP="00D040D0">
      <w:pPr>
        <w:rPr>
          <w:color w:val="auto"/>
        </w:rPr>
      </w:pPr>
    </w:p>
    <w:p w14:paraId="44EBBEE8" w14:textId="67D57061" w:rsidR="008F3E71" w:rsidRDefault="008F3E71" w:rsidP="00D040D0">
      <w:r>
        <w:rPr>
          <w:color w:val="auto"/>
        </w:rPr>
        <w:t xml:space="preserve">Практическая значимость работы может состоять в </w:t>
      </w:r>
      <w:r w:rsidR="00A206BE">
        <w:rPr>
          <w:color w:val="auto"/>
        </w:rPr>
        <w:t>том,</w:t>
      </w:r>
      <w:r>
        <w:rPr>
          <w:color w:val="auto"/>
        </w:rPr>
        <w:t xml:space="preserve"> что, эмулируя нужные нам признаки мы можем спрогнозировать курс интересующей нас валюты </w:t>
      </w:r>
      <w:r w:rsidR="00A206BE">
        <w:rPr>
          <w:color w:val="auto"/>
        </w:rPr>
        <w:t xml:space="preserve">на заданный промежуток времени. Например, изменим цену на палладий за неделю </w:t>
      </w:r>
      <w:r w:rsidR="003D5188">
        <w:rPr>
          <w:color w:val="auto"/>
        </w:rPr>
        <w:t>мы</w:t>
      </w:r>
      <w:r w:rsidR="00A206BE">
        <w:rPr>
          <w:color w:val="auto"/>
        </w:rPr>
        <w:t xml:space="preserve"> спрогнозируем какая, может быть, средняя цена разных валют за этот промежуток времени.</w:t>
      </w:r>
    </w:p>
    <w:p w14:paraId="2CE1AC6A" w14:textId="44AB7325" w:rsidR="008E4FFD" w:rsidRDefault="00D040D0" w:rsidP="00A206BE">
      <w:r>
        <w:t xml:space="preserve"> </w:t>
      </w:r>
      <w:r w:rsidR="005448AE">
        <w:t xml:space="preserve"> </w:t>
      </w:r>
      <w:r w:rsidR="002F191E" w:rsidRPr="00E825B6">
        <w:t xml:space="preserve"> </w:t>
      </w:r>
      <w:r w:rsidR="00A35255" w:rsidRPr="00E825B6">
        <w:t xml:space="preserve"> </w:t>
      </w:r>
    </w:p>
    <w:p w14:paraId="721E66F5" w14:textId="4769AFB5" w:rsidR="00A206BE" w:rsidRPr="007629A6" w:rsidRDefault="00A206BE" w:rsidP="00A206BE">
      <w:pPr>
        <w:rPr>
          <w:lang w:val="en-US"/>
        </w:rPr>
      </w:pPr>
      <w:r>
        <w:t>С данным ноутбуком можно проверять влияние на курс валюты различных признаков (фич), а также экспериментировать с другими валютами в качестве таргета</w:t>
      </w:r>
      <w:r w:rsidR="00B12CB6">
        <w:t>. Следует заметить, что время выполнения этого ноутбука на обычном ПК занимает несколько часов. Для ускорения процесса вычисления можно воспользоваться облачными вычислениями</w:t>
      </w:r>
      <w:r w:rsidR="007629A6">
        <w:rPr>
          <w:lang w:val="en-US"/>
        </w:rPr>
        <w:t xml:space="preserve"> </w:t>
      </w:r>
      <w:r w:rsidR="007629A6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j3b2tGA3","properties":{"formattedCitation":"[9]","plainCitation":"[9]","noteIndex":0},"citationItems":[{"id":31,"uris":["http://zotero.org/users/local/ccYgADcV/items/WTU278PW"],"itemData":{"id":31,"type":"webpage","language":"en","title":"Платформа Cloud․ru ML Space","URL":"https://cloud.ru/mlspace","author":[{"family":"Cloud․ru","given":""}],"accessed":{"date-parts":[["2024",7,26]]}}}],"schema":"https://github.com/citation-style-language/schema/raw/master/csl-citation.json"} </w:instrText>
      </w:r>
      <w:r w:rsidR="007629A6">
        <w:rPr>
          <w:lang w:val="en-US"/>
        </w:rPr>
        <w:fldChar w:fldCharType="separate"/>
      </w:r>
      <w:r w:rsidR="007629A6" w:rsidRPr="007629A6">
        <w:rPr>
          <w:rFonts w:cs="Times New Roman"/>
        </w:rPr>
        <w:t>[9]</w:t>
      </w:r>
      <w:r w:rsidR="007629A6">
        <w:rPr>
          <w:lang w:val="en-US"/>
        </w:rPr>
        <w:fldChar w:fldCharType="end"/>
      </w:r>
      <w:r w:rsidR="007629A6">
        <w:rPr>
          <w:lang w:val="en-US"/>
        </w:rPr>
        <w:t>.</w:t>
      </w:r>
    </w:p>
    <w:p w14:paraId="696F4AF5" w14:textId="5E4C73A0" w:rsidR="001764F1" w:rsidRDefault="00922FF1" w:rsidP="0071362C">
      <w:pPr>
        <w:pStyle w:val="a1"/>
      </w:pPr>
      <w:bookmarkStart w:id="88" w:name="_Toc172357320"/>
      <w:bookmarkStart w:id="89" w:name="_Toc172787061"/>
      <w:r w:rsidRPr="00922FF1">
        <w:lastRenderedPageBreak/>
        <w:t>Список используемой литературы</w:t>
      </w:r>
      <w:bookmarkEnd w:id="88"/>
      <w:bookmarkEnd w:id="89"/>
    </w:p>
    <w:p w14:paraId="7F611D30" w14:textId="77777777" w:rsidR="007629A6" w:rsidRPr="007629A6" w:rsidRDefault="000A34AC" w:rsidP="007629A6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7629A6" w:rsidRPr="007629A6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4BA9C3C8" w14:textId="77777777" w:rsidR="007629A6" w:rsidRPr="007629A6" w:rsidRDefault="007629A6" w:rsidP="007629A6">
      <w:pPr>
        <w:pStyle w:val="uc20100"/>
      </w:pPr>
      <w:r w:rsidRPr="007629A6">
        <w:t>2. А. Мареев // Zotero-style-for-Gost-R-7.0.100-2018. – URL: https://github.com/ArtemMareev/Zotero-style-for-Gost-R-7.0.100-2018?tab=readme-ov-file (дата обращения: 24.07.2024).</w:t>
      </w:r>
    </w:p>
    <w:p w14:paraId="4AC8A78C" w14:textId="77777777" w:rsidR="007629A6" w:rsidRPr="007629A6" w:rsidRDefault="007629A6" w:rsidP="007629A6">
      <w:pPr>
        <w:pStyle w:val="uc20100"/>
      </w:pPr>
      <w:r w:rsidRPr="007629A6">
        <w:t>3. Прикладная статистика // Кросс валидация для временных рядов в python. – URL: https://www.youtube.com/watch?v=l2vhtyWp_ck (дата обращения: 21.07.2024).</w:t>
      </w:r>
    </w:p>
    <w:p w14:paraId="0ED0822D" w14:textId="77777777" w:rsidR="007629A6" w:rsidRPr="007629A6" w:rsidRDefault="007629A6" w:rsidP="007629A6">
      <w:pPr>
        <w:pStyle w:val="uc20100"/>
      </w:pPr>
      <w:r w:rsidRPr="007629A6">
        <w:t>4. Е. В. Сангаджиева, Г. А. Оргдаева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701EA36E" w14:textId="77777777" w:rsidR="007629A6" w:rsidRPr="007629A6" w:rsidRDefault="007629A6" w:rsidP="007629A6">
      <w:pPr>
        <w:pStyle w:val="uc20100"/>
      </w:pPr>
      <w:r w:rsidRPr="007629A6">
        <w:t>5. И. Шамаев // Основы работы в Jupyter/Jupiter Notebook и JupyterLab — Python Tutorial. – URL: https://python.ivan-shamaev.ru/jupiterlab-jupyter-notebook-install-python-tutorial/ (дата обращения: 19.07.2024).</w:t>
      </w:r>
    </w:p>
    <w:p w14:paraId="62709DCF" w14:textId="77777777" w:rsidR="007629A6" w:rsidRPr="007629A6" w:rsidRDefault="007629A6" w:rsidP="007629A6">
      <w:pPr>
        <w:pStyle w:val="uc20100"/>
      </w:pPr>
      <w:r w:rsidRPr="007629A6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1562E8F1" w14:textId="77777777" w:rsidR="007629A6" w:rsidRPr="007629A6" w:rsidRDefault="007629A6" w:rsidP="007629A6">
      <w:pPr>
        <w:pStyle w:val="uc20100"/>
      </w:pPr>
      <w:r w:rsidRPr="007629A6">
        <w:t>7. ALEKSANDR // Cross-Validation на временном ряду. – URL: https://otus.ru/nest/post/483/ (дата обращения: 24.07.2024).</w:t>
      </w:r>
    </w:p>
    <w:p w14:paraId="0E8F17C2" w14:textId="77777777" w:rsidR="007629A6" w:rsidRPr="007629A6" w:rsidRDefault="007629A6" w:rsidP="007629A6">
      <w:pPr>
        <w:pStyle w:val="uc20100"/>
      </w:pPr>
      <w:r w:rsidRPr="007629A6">
        <w:t>8. Anaconda. – URL: https://www.anaconda.com/ (дата обращения: 19.07.2024).</w:t>
      </w:r>
    </w:p>
    <w:p w14:paraId="228F156A" w14:textId="77777777" w:rsidR="007629A6" w:rsidRPr="007629A6" w:rsidRDefault="007629A6" w:rsidP="007629A6">
      <w:pPr>
        <w:pStyle w:val="uc20100"/>
      </w:pPr>
      <w:r w:rsidRPr="007629A6">
        <w:t>9. Cloud․ru // Платформа Cloud․ru ML Space. – URL: https://cloud.ru/mlspace (дата обращения: 26.07.2024).</w:t>
      </w:r>
    </w:p>
    <w:p w14:paraId="6635563A" w14:textId="77777777" w:rsidR="007629A6" w:rsidRPr="007629A6" w:rsidRDefault="007629A6" w:rsidP="007629A6">
      <w:pPr>
        <w:pStyle w:val="uc20100"/>
      </w:pPr>
      <w:r w:rsidRPr="007629A6">
        <w:t>10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</w:t>
      </w:r>
      <w:r w:rsidRPr="007629A6">
        <w:lastRenderedPageBreak/>
        <w:t>%D0%BD%D0%BD%D1%8B%D0%B5%20%D0%B2%D1%80%D0%B5%D0%BC%D0%B5%D0%BD%D0%BD%D1%8B%D1%85%20%D1%80%D1%8F%D0%B4%D0%BE%D0%B2_.html (дата обращения: 21.07.2024).</w:t>
      </w:r>
    </w:p>
    <w:p w14:paraId="2739DD4B" w14:textId="77777777" w:rsidR="007629A6" w:rsidRPr="007629A6" w:rsidRDefault="007629A6" w:rsidP="007629A6">
      <w:pPr>
        <w:pStyle w:val="uc20100"/>
      </w:pPr>
      <w:r w:rsidRPr="007629A6">
        <w:t>11. InvestFunds // Ключевые индикаторы. – URL: https://investfunds.ru/indicators/key-indexes/ (дата обращения: 20.07.2024).</w:t>
      </w:r>
    </w:p>
    <w:p w14:paraId="71EB4123" w14:textId="77777777" w:rsidR="007629A6" w:rsidRPr="007629A6" w:rsidRDefault="007629A6" w:rsidP="007629A6">
      <w:pPr>
        <w:pStyle w:val="uc20100"/>
      </w:pPr>
      <w:r w:rsidRPr="007629A6">
        <w:t>12. InvestFunds // Курсы валют. – URL: https://investfunds.ru/indicators/currency/ (дата обращения: 20.07.2024).</w:t>
      </w:r>
    </w:p>
    <w:p w14:paraId="692ED313" w14:textId="77777777" w:rsidR="007629A6" w:rsidRPr="007629A6" w:rsidRDefault="007629A6" w:rsidP="007629A6">
      <w:pPr>
        <w:pStyle w:val="uc20100"/>
      </w:pPr>
      <w:r w:rsidRPr="007629A6">
        <w:t>13. JupiterLab // Debugger. – URL: https://jupyterlab.readthedocs.io/en/4.1.x/user/debugger.html (дата обращения: 19.07.2024).</w:t>
      </w:r>
    </w:p>
    <w:p w14:paraId="4464676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4. Microsoft // Visual Studio Code. – URL: https://code.visualstudio.com/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5ADEC828" w14:textId="77777777" w:rsidR="007629A6" w:rsidRPr="007629A6" w:rsidRDefault="007629A6" w:rsidP="007629A6">
      <w:pPr>
        <w:pStyle w:val="uc20100"/>
      </w:pPr>
      <w:r w:rsidRPr="007629A6">
        <w:t>15. Microsoft // Word. – URL: https://www.microsoft.com/ru-ru/microsoft-365/word?market=ru (дата обращения: 24.07.2024).</w:t>
      </w:r>
    </w:p>
    <w:p w14:paraId="2FB1912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6. Pandas // pandas.DataFrame.resample. – URL: https://pandas.pydata.org/docs/reference/api/pandas.DataFrame.resample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4A1A7137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7. Pandas // Time series / date functionality. – URL: https://pandas.pydata.org/docs/user_guide/timeseries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737621F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8. Scikit-Learn // RandomForestRegressor. – URL: https://scikit-learn.org/stable/modules/generated/sklearn.ensemble.RandomForestRegressor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160222E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9. Scikit-Learn // TimeSeriesSplit. – URL: https://scikit-learn.org/stable/modules/generated/sklearn.model_selection.TimeSeriesSplit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6B00C7E9" w14:textId="77777777" w:rsidR="007629A6" w:rsidRPr="007629A6" w:rsidRDefault="007629A6" w:rsidP="007629A6">
      <w:pPr>
        <w:pStyle w:val="uc20100"/>
      </w:pPr>
      <w:r w:rsidRPr="007629A6">
        <w:t>20. Space G // Оформление списка литературы по ГОСТ Р 7.0.100-2018 при помощи Зотеро. – URL: https://www.youtube.com/watch?v=oT0ZpKnhUtI (дата обращения: 24.07.2024).</w:t>
      </w:r>
    </w:p>
    <w:p w14:paraId="4E087E9A" w14:textId="11FCE8F7" w:rsidR="00903CAA" w:rsidRPr="0079204B" w:rsidRDefault="007629A6" w:rsidP="007629A6">
      <w:pPr>
        <w:pStyle w:val="uc20100"/>
      </w:pPr>
      <w:r w:rsidRPr="007629A6">
        <w:t>21. Zotero. – URL: https://www.zotero.org/ (дата обращения: 24.07.2024).</w:t>
      </w:r>
      <w:r w:rsidR="000A34AC">
        <w:fldChar w:fldCharType="end"/>
      </w:r>
    </w:p>
    <w:sectPr w:rsidR="00903CAA" w:rsidRPr="0079204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ABF8CE2" w14:textId="77777777" w:rsidR="00CE17AC" w:rsidRDefault="00CE17AC" w:rsidP="002F4228">
      <w:r>
        <w:separator/>
      </w:r>
    </w:p>
  </w:endnote>
  <w:endnote w:type="continuationSeparator" w:id="0">
    <w:p w14:paraId="595F12DC" w14:textId="77777777" w:rsidR="00CE17AC" w:rsidRDefault="00CE17AC" w:rsidP="002F4228">
      <w:r>
        <w:continuationSeparator/>
      </w:r>
    </w:p>
  </w:endnote>
  <w:endnote w:type="continuationNotice" w:id="1">
    <w:p w14:paraId="12E38C95" w14:textId="77777777" w:rsidR="00CE17AC" w:rsidRDefault="00CE17A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D4A85D6C-7120-45F9-8F9B-DD5E63579EFE}"/>
    <w:embedBold r:id="rId2" w:fontKey="{3E7327C7-CF01-43A2-854C-40497402378C}"/>
    <w:embedItalic r:id="rId3" w:fontKey="{BB65C4D2-6E5C-49C9-8111-B4F27E678418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CD83FB59-5495-4931-838D-0AC20C4FA08D}"/>
    <w:embedBold r:id="rId5" w:fontKey="{85A3CB82-4C1B-4306-969E-5ADBF9EE0E4E}"/>
    <w:embedItalic r:id="rId6" w:fontKey="{1DE7380E-C3D5-4D9D-BA94-F204AF2232FF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963937B8-0BC7-404F-84E4-003EDE623113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A7F67842-1848-4D76-8B72-9887B56A57F6}"/>
    <w:embedItalic r:id="rId9" w:fontKey="{BCFEC18E-8183-4528-93A2-4076A39BF92A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4E8EEA9" w14:textId="77777777" w:rsidR="00CE17AC" w:rsidRDefault="00CE17AC" w:rsidP="002F4228">
      <w:r>
        <w:separator/>
      </w:r>
    </w:p>
  </w:footnote>
  <w:footnote w:type="continuationSeparator" w:id="0">
    <w:p w14:paraId="44ABA3F4" w14:textId="77777777" w:rsidR="00CE17AC" w:rsidRDefault="00CE17AC" w:rsidP="002F4228">
      <w:r>
        <w:continuationSeparator/>
      </w:r>
    </w:p>
  </w:footnote>
  <w:footnote w:type="continuationNotice" w:id="1">
    <w:p w14:paraId="13ABDD8B" w14:textId="77777777" w:rsidR="00CE17AC" w:rsidRDefault="00CE17A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r>
      <w:t>Geek</w:t>
    </w:r>
    <w:r>
      <w:rPr>
        <w:lang w:val="en-US"/>
      </w:rPr>
      <w:t>B</w:t>
    </w:r>
    <w:r>
      <w:t>rain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embedTrueTypeFonts/>
  <w:proofState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2A5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B63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557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59D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DA9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08E2"/>
    <w:rsid w:val="0017123B"/>
    <w:rsid w:val="001712F3"/>
    <w:rsid w:val="00174ACF"/>
    <w:rsid w:val="00175223"/>
    <w:rsid w:val="00175BCC"/>
    <w:rsid w:val="001764F1"/>
    <w:rsid w:val="0017772D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0588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3C75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6897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0DC4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5945"/>
    <w:rsid w:val="00316648"/>
    <w:rsid w:val="0032032E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583D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2EFE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83C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188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5493"/>
    <w:rsid w:val="0044672C"/>
    <w:rsid w:val="004469CE"/>
    <w:rsid w:val="00446E90"/>
    <w:rsid w:val="00447BFB"/>
    <w:rsid w:val="00447BFD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437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6E8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8AE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1DF2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46F17"/>
    <w:rsid w:val="00647A42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1321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60B5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5D4E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177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5F16"/>
    <w:rsid w:val="00737C74"/>
    <w:rsid w:val="00737E1D"/>
    <w:rsid w:val="007401F1"/>
    <w:rsid w:val="00740D1D"/>
    <w:rsid w:val="00740E2D"/>
    <w:rsid w:val="00741387"/>
    <w:rsid w:val="00742915"/>
    <w:rsid w:val="007432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57CA8"/>
    <w:rsid w:val="007604ED"/>
    <w:rsid w:val="00760B24"/>
    <w:rsid w:val="00761155"/>
    <w:rsid w:val="0076118D"/>
    <w:rsid w:val="007614A3"/>
    <w:rsid w:val="0076153F"/>
    <w:rsid w:val="007624A5"/>
    <w:rsid w:val="007629A6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04B"/>
    <w:rsid w:val="007921BD"/>
    <w:rsid w:val="007934CD"/>
    <w:rsid w:val="00794AEF"/>
    <w:rsid w:val="00794B25"/>
    <w:rsid w:val="00796B5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D7BFF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E01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2FFC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372B4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1B08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741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77448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09A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660"/>
    <w:rsid w:val="008E7D31"/>
    <w:rsid w:val="008F06C4"/>
    <w:rsid w:val="008F07F4"/>
    <w:rsid w:val="008F08F0"/>
    <w:rsid w:val="008F1988"/>
    <w:rsid w:val="008F311B"/>
    <w:rsid w:val="008F3AA1"/>
    <w:rsid w:val="008F3E7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CDA"/>
    <w:rsid w:val="00924A02"/>
    <w:rsid w:val="00924F1A"/>
    <w:rsid w:val="009253E3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38EC"/>
    <w:rsid w:val="00933F4C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375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06BE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6534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2CB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4FC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58D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6E11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4FD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7AC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40D0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C61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4D8F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2CD6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4F85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722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6B2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1328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907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CDD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3A6"/>
    <w:rsid w:val="00F66E61"/>
    <w:rsid w:val="00F67460"/>
    <w:rsid w:val="00F67D43"/>
    <w:rsid w:val="00F70503"/>
    <w:rsid w:val="00F70BD7"/>
    <w:rsid w:val="00F71873"/>
    <w:rsid w:val="00F7308F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8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91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9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5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9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8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2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5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02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0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40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9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2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4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0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046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211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03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815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9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7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7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87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6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83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29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252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56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5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03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86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64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2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25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4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7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image" Target="media/image13.pn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82</TotalTime>
  <Pages>62</Pages>
  <Words>16638</Words>
  <Characters>94837</Characters>
  <Application>Microsoft Office Word</Application>
  <DocSecurity>0</DocSecurity>
  <Lines>790</Lines>
  <Paragraphs>2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92</cp:revision>
  <cp:lastPrinted>2024-01-03T10:38:00Z</cp:lastPrinted>
  <dcterms:created xsi:type="dcterms:W3CDTF">2023-12-06T05:49:00Z</dcterms:created>
  <dcterms:modified xsi:type="dcterms:W3CDTF">2024-07-29T1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YeaIUc0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